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7F49DD" w14:textId="77777777" w:rsidR="00823240" w:rsidRPr="004A2ABD" w:rsidRDefault="00823240" w:rsidP="00823240">
      <w:pPr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>BAB II</w:t>
      </w:r>
    </w:p>
    <w:p w14:paraId="6B418D3B" w14:textId="77777777" w:rsidR="00823240" w:rsidRPr="004A2ABD" w:rsidRDefault="00823240" w:rsidP="00823240">
      <w:pPr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>TINJAUAN PUSTAK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DAN</w:t>
      </w: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KERANGKA PEMIKIRAN</w:t>
      </w:r>
    </w:p>
    <w:p w14:paraId="4CD40A7E" w14:textId="77777777" w:rsidR="00823240" w:rsidRPr="004A2ABD" w:rsidRDefault="00823240" w:rsidP="00823240">
      <w:pPr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DA35990" w14:textId="77777777" w:rsidR="00823240" w:rsidRPr="004A2ABD" w:rsidRDefault="00823240" w:rsidP="0082324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2.1.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Sebelumnya</w:t>
      </w:r>
      <w:proofErr w:type="spellEnd"/>
    </w:p>
    <w:p w14:paraId="7EAFE8B0" w14:textId="77777777" w:rsidR="00823240" w:rsidRPr="007E102E" w:rsidRDefault="00823240" w:rsidP="00823240">
      <w:pPr>
        <w:spacing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y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tesis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tesis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diploma,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isertas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stimulant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inspiras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E102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proofErr w:type="gram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memposisi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orsinalitas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E102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E102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D7EA00C" w14:textId="77777777" w:rsidR="00823240" w:rsidRPr="007E102E" w:rsidRDefault="00823240" w:rsidP="00823240">
      <w:pPr>
        <w:spacing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3DCECCCB" w14:textId="77777777" w:rsidR="00823240" w:rsidRPr="007E102E" w:rsidRDefault="00823240" w:rsidP="00823240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E102E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7E102E">
        <w:rPr>
          <w:rFonts w:ascii="Times New Roman" w:hAnsi="Times New Roman" w:cs="Times New Roman"/>
          <w:b/>
          <w:bCs/>
          <w:sz w:val="24"/>
          <w:szCs w:val="24"/>
        </w:rPr>
        <w:t xml:space="preserve"> 2.1                                                                                                                </w:t>
      </w:r>
      <w:proofErr w:type="spellStart"/>
      <w:r w:rsidRPr="007E102E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  <w:r w:rsidRPr="007E102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E102E">
        <w:rPr>
          <w:rFonts w:ascii="Times New Roman" w:hAnsi="Times New Roman" w:cs="Times New Roman"/>
          <w:b/>
          <w:bCs/>
          <w:sz w:val="24"/>
          <w:szCs w:val="24"/>
        </w:rPr>
        <w:t>Sebelumnya</w:t>
      </w:r>
      <w:proofErr w:type="spellEnd"/>
    </w:p>
    <w:tbl>
      <w:tblPr>
        <w:tblStyle w:val="TableGrid"/>
        <w:tblW w:w="8789" w:type="dxa"/>
        <w:tblInd w:w="-572" w:type="dxa"/>
        <w:tblLook w:val="04A0" w:firstRow="1" w:lastRow="0" w:firstColumn="1" w:lastColumn="0" w:noHBand="0" w:noVBand="1"/>
      </w:tblPr>
      <w:tblGrid>
        <w:gridCol w:w="511"/>
        <w:gridCol w:w="3374"/>
        <w:gridCol w:w="1958"/>
        <w:gridCol w:w="2946"/>
      </w:tblGrid>
      <w:tr w:rsidR="00823240" w:rsidRPr="004A2ABD" w14:paraId="7C27E60F" w14:textId="77777777" w:rsidTr="006C5127">
        <w:tc>
          <w:tcPr>
            <w:tcW w:w="511" w:type="dxa"/>
          </w:tcPr>
          <w:p w14:paraId="419358D2" w14:textId="77777777" w:rsidR="00823240" w:rsidRPr="004A2ABD" w:rsidRDefault="00823240" w:rsidP="006C512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3374" w:type="dxa"/>
          </w:tcPr>
          <w:p w14:paraId="4CC3384B" w14:textId="77777777" w:rsidR="00823240" w:rsidRPr="004A2ABD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udul</w:t>
            </w:r>
            <w:proofErr w:type="spellEnd"/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1958" w:type="dxa"/>
          </w:tcPr>
          <w:p w14:paraId="78538470" w14:textId="77777777" w:rsidR="00823240" w:rsidRPr="004A2ABD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samaan</w:t>
            </w:r>
            <w:proofErr w:type="spellEnd"/>
          </w:p>
        </w:tc>
        <w:tc>
          <w:tcPr>
            <w:tcW w:w="2946" w:type="dxa"/>
          </w:tcPr>
          <w:p w14:paraId="370CABCF" w14:textId="77777777" w:rsidR="00823240" w:rsidRPr="004A2ABD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bedaan</w:t>
            </w:r>
            <w:proofErr w:type="spellEnd"/>
            <w:r w:rsidRPr="004A2AB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823240" w:rsidRPr="004A2ABD" w14:paraId="15A48E39" w14:textId="77777777" w:rsidTr="006C5127">
        <w:tc>
          <w:tcPr>
            <w:tcW w:w="511" w:type="dxa"/>
          </w:tcPr>
          <w:p w14:paraId="21B1C0B1" w14:textId="77777777" w:rsidR="00823240" w:rsidRPr="004A2ABD" w:rsidRDefault="00823240" w:rsidP="006C512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374" w:type="dxa"/>
          </w:tcPr>
          <w:p w14:paraId="3B3A07DD" w14:textId="77777777" w:rsidR="00823240" w:rsidRPr="004A2ABD" w:rsidRDefault="00823240" w:rsidP="006C512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“Up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uru Di B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isyiy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y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” Noo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ghfiro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ugraha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ri Progr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endidikan Islam An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n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kul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lm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rbiy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IN Raden Massaid Surakarta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krip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2023)</w:t>
            </w:r>
          </w:p>
        </w:tc>
        <w:tc>
          <w:tcPr>
            <w:tcW w:w="1958" w:type="dxa"/>
          </w:tcPr>
          <w:p w14:paraId="3C4C80A7" w14:textId="77777777" w:rsidR="00823240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</w:p>
          <w:p w14:paraId="5DF05890" w14:textId="77777777" w:rsidR="00823240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8827A9B" w14:textId="77777777" w:rsidR="00823240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p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</w:p>
          <w:p w14:paraId="70A67488" w14:textId="77777777" w:rsidR="00823240" w:rsidRPr="004A2ABD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946" w:type="dxa"/>
          </w:tcPr>
          <w:p w14:paraId="3CD178A6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isyiy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y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urakarta</w:t>
            </w:r>
          </w:p>
          <w:p w14:paraId="4B0E39DE" w14:textId="77777777" w:rsidR="00823240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7BCED103" w14:textId="77777777" w:rsidR="00823240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48355859" w14:textId="77777777" w:rsidR="00823240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418B3CB4" w14:textId="77777777" w:rsidR="00823240" w:rsidRPr="004A2ABD" w:rsidRDefault="00823240" w:rsidP="006C512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823240" w:rsidRPr="004A2ABD" w14:paraId="18EDCC92" w14:textId="77777777" w:rsidTr="006C5127">
        <w:tc>
          <w:tcPr>
            <w:tcW w:w="511" w:type="dxa"/>
          </w:tcPr>
          <w:p w14:paraId="64F0E976" w14:textId="77777777" w:rsidR="00823240" w:rsidRPr="004A2ABD" w:rsidRDefault="00823240" w:rsidP="006C51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374" w:type="dxa"/>
          </w:tcPr>
          <w:p w14:paraId="09393C05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cipt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Berkual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ada PT. Bank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ulselb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Cabang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bant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w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”.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ultasant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Rahim,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yamsi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tt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Aminah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Universit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uangrimaggalatung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urnal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, Ada N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Ga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 w:rsidRPr="004A2AB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ublic Administration 2022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). </w:t>
            </w:r>
          </w:p>
        </w:tc>
        <w:tc>
          <w:tcPr>
            <w:tcW w:w="1958" w:type="dxa"/>
          </w:tcPr>
          <w:p w14:paraId="73C051B9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skrip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340C121B" w14:textId="77777777" w:rsidR="00823240" w:rsidRPr="004A2ABD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4E1F5EDD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946" w:type="dxa"/>
          </w:tcPr>
          <w:p w14:paraId="248721F3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ibah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ublik, Kinerja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F2E1CB3" w14:textId="77777777" w:rsidR="00823240" w:rsidRPr="004A2ABD" w:rsidRDefault="00823240" w:rsidP="006C5127">
            <w:pPr>
              <w:pStyle w:val="ListParagraph"/>
              <w:ind w:left="38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70FEC6C" w14:textId="77777777" w:rsidR="00823240" w:rsidRPr="00C418A5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PT. Bank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ulselb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Cabang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bant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w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823240" w:rsidRPr="004A2ABD" w14:paraId="76B55A51" w14:textId="77777777" w:rsidTr="006C5127">
        <w:tc>
          <w:tcPr>
            <w:tcW w:w="511" w:type="dxa"/>
          </w:tcPr>
          <w:p w14:paraId="75CDAEA3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3374" w:type="dxa"/>
          </w:tcPr>
          <w:p w14:paraId="6EB1ACDB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Honore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Din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rpustaka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rsip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erah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vin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Jambi”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ns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Bimant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rogram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Ilm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rpustaka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Fakul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dab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Humanio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UI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ulth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hah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aifudi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Jambi, (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krip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, 2021). </w:t>
            </w:r>
          </w:p>
        </w:tc>
        <w:tc>
          <w:tcPr>
            <w:tcW w:w="1958" w:type="dxa"/>
          </w:tcPr>
          <w:p w14:paraId="31414153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skrip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2F73D90E" w14:textId="77777777" w:rsidR="00823240" w:rsidRPr="004A2ABD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0A5AC801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erintahan</w:t>
            </w:r>
            <w:proofErr w:type="spellEnd"/>
          </w:p>
          <w:p w14:paraId="57B780A4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6" w:type="dxa"/>
          </w:tcPr>
          <w:p w14:paraId="35CEE8D9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.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2009)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oedarmayant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DC79B6E" w14:textId="77777777" w:rsidR="00823240" w:rsidRPr="004A2ABD" w:rsidRDefault="00823240" w:rsidP="006C5127">
            <w:pPr>
              <w:pStyle w:val="ListParagraph"/>
              <w:ind w:left="38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DA2B98E" w14:textId="77777777" w:rsidR="00823240" w:rsidRPr="00A62E84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Din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rpustaka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rsip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erah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vin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Jambi.</w:t>
            </w:r>
          </w:p>
        </w:tc>
      </w:tr>
      <w:tr w:rsidR="00823240" w:rsidRPr="004A2ABD" w14:paraId="14584382" w14:textId="77777777" w:rsidTr="006C5127">
        <w:tc>
          <w:tcPr>
            <w:tcW w:w="511" w:type="dxa"/>
          </w:tcPr>
          <w:p w14:paraId="2656DE8C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3374" w:type="dxa"/>
          </w:tcPr>
          <w:p w14:paraId="6DA463EB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ada Masa Covid-19 Pada Din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budaya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vin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Riau”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nnis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Nur </w:t>
            </w:r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Ambiya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rogram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Negar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Fakul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Ekonomi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osial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UIN Sult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yar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Kasim Riau, (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krip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, 2021).</w:t>
            </w:r>
          </w:p>
        </w:tc>
        <w:tc>
          <w:tcPr>
            <w:tcW w:w="1958" w:type="dxa"/>
          </w:tcPr>
          <w:p w14:paraId="569A1E03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skrip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717E4BCD" w14:textId="77777777" w:rsidR="00823240" w:rsidRPr="004A2ABD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152EFB33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ingk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erintahan</w:t>
            </w:r>
            <w:proofErr w:type="spellEnd"/>
          </w:p>
          <w:p w14:paraId="46679397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6" w:type="dxa"/>
          </w:tcPr>
          <w:p w14:paraId="0E95ED50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.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ag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s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rat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Edar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Gub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No.171/SE/2020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upay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  <w:p w14:paraId="28BDC74B" w14:textId="77777777" w:rsidR="00823240" w:rsidRPr="004A2ABD" w:rsidRDefault="00823240" w:rsidP="006C5127">
            <w:pPr>
              <w:pStyle w:val="ListParagraph"/>
              <w:ind w:left="38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139348B0" w14:textId="77777777" w:rsidR="00823240" w:rsidRPr="00A62E84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Din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budaya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vin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Riau.</w:t>
            </w:r>
          </w:p>
        </w:tc>
      </w:tr>
      <w:tr w:rsidR="00823240" w:rsidRPr="004A2ABD" w14:paraId="5EE36225" w14:textId="77777777" w:rsidTr="006C5127">
        <w:trPr>
          <w:trHeight w:val="2397"/>
        </w:trPr>
        <w:tc>
          <w:tcPr>
            <w:tcW w:w="511" w:type="dxa"/>
          </w:tcPr>
          <w:p w14:paraId="19229537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3374" w:type="dxa"/>
          </w:tcPr>
          <w:p w14:paraId="5EC3214A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Faktor-Fakto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pengaruh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espek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Ekonomi Islam Pada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T.Semestanustra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istrindo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Bone”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lfiah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Nur Ranchm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Fakul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Ekonomi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Bis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Institute Agama Islam Negeri Bone, (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krip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, 2020).</w:t>
            </w:r>
          </w:p>
        </w:tc>
        <w:tc>
          <w:tcPr>
            <w:tcW w:w="1958" w:type="dxa"/>
          </w:tcPr>
          <w:p w14:paraId="7EE10A91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skrip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1A5F5217" w14:textId="77777777" w:rsidR="00823240" w:rsidRPr="004A2ABD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55DD081B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1B8CE627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6" w:type="dxa"/>
          </w:tcPr>
          <w:p w14:paraId="076620B1" w14:textId="77777777" w:rsidR="00823240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.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2009)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espek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is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s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yat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urat-surat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ada Al-Qur’an</w:t>
            </w:r>
          </w:p>
          <w:p w14:paraId="7400D474" w14:textId="77777777" w:rsidR="00823240" w:rsidRPr="00C418A5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T.Semestanust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istrindo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Bo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ulawesi Selatan.</w:t>
            </w:r>
          </w:p>
        </w:tc>
      </w:tr>
      <w:tr w:rsidR="00823240" w:rsidRPr="004A2ABD" w14:paraId="77DEEDB5" w14:textId="77777777" w:rsidTr="006C5127">
        <w:tc>
          <w:tcPr>
            <w:tcW w:w="511" w:type="dxa"/>
          </w:tcPr>
          <w:p w14:paraId="543916F5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3374" w:type="dxa"/>
          </w:tcPr>
          <w:p w14:paraId="2D3295F6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n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arawisat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emuda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Olahrag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Lim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uluh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Kota Pada Masa Pandemic Covid-19”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Nop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Rita,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Yulihas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Institute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knolog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Bis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Haji Agus Salim Bukit Tinggi, (jurnal,2022).</w:t>
            </w:r>
          </w:p>
        </w:tc>
        <w:tc>
          <w:tcPr>
            <w:tcW w:w="1958" w:type="dxa"/>
          </w:tcPr>
          <w:p w14:paraId="08AFD9DC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skrip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D457814" w14:textId="77777777" w:rsidR="00823240" w:rsidRPr="004A2ABD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4D1C8915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erintahan</w:t>
            </w:r>
            <w:proofErr w:type="spellEnd"/>
          </w:p>
          <w:p w14:paraId="5AC3C118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6" w:type="dxa"/>
          </w:tcPr>
          <w:p w14:paraId="22D3A716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.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2009)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s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rat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Edar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Gubernu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matera Barat No.360/072/Covid-19 SBR/IV/2020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yesua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paratu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pil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Negara/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berlaku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batas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osial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Berskal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(PSBB) di Wilayah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vin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matera Barat.</w:t>
            </w:r>
            <w:r w:rsidRPr="004A2ABD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upay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  <w:p w14:paraId="2CBDCA04" w14:textId="77777777" w:rsidR="00823240" w:rsidRPr="00661751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FBB8D3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Dinas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arawisat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emuda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Olahrag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Lim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uluh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Kot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vin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matera Barat.</w:t>
            </w:r>
          </w:p>
          <w:p w14:paraId="5EEE210F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077354E" w14:textId="77777777" w:rsidR="00823240" w:rsidRPr="00A62E84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mbahas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foku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ada masa Covid-19</w:t>
            </w:r>
          </w:p>
          <w:p w14:paraId="2844F104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23240" w:rsidRPr="004A2ABD" w14:paraId="7374EFE2" w14:textId="77777777" w:rsidTr="006C5127">
        <w:tc>
          <w:tcPr>
            <w:tcW w:w="511" w:type="dxa"/>
          </w:tcPr>
          <w:p w14:paraId="3E522EFE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7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374" w:type="dxa"/>
          </w:tcPr>
          <w:p w14:paraId="71E19206" w14:textId="77777777" w:rsidR="00823240" w:rsidRPr="004A2ABD" w:rsidRDefault="00823240" w:rsidP="006C51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Kinerj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ikantor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Camat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ayung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kak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Kot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kanbar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”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uzniat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unili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rogram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Negar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Fakul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Ekonomi Da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Ilm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osial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UIN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usk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Riau (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krips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, 2022)</w:t>
            </w:r>
          </w:p>
        </w:tc>
        <w:tc>
          <w:tcPr>
            <w:tcW w:w="1958" w:type="dxa"/>
          </w:tcPr>
          <w:p w14:paraId="75ABE284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eskriptif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E1DE959" w14:textId="77777777" w:rsidR="00823240" w:rsidRPr="004A2ABD" w:rsidRDefault="00823240" w:rsidP="006C5127">
            <w:pPr>
              <w:pStyle w:val="ListParagraph"/>
              <w:ind w:left="64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3C8DDDDD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64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mbah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</w:p>
        </w:tc>
        <w:tc>
          <w:tcPr>
            <w:tcW w:w="2946" w:type="dxa"/>
          </w:tcPr>
          <w:p w14:paraId="29853BA8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roduktivita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P.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i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2009)</w:t>
            </w: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ierj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Agus Dw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Yanto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(2017:47)</w:t>
            </w:r>
          </w:p>
          <w:p w14:paraId="774E63BC" w14:textId="77777777" w:rsidR="00823240" w:rsidRPr="004A2ABD" w:rsidRDefault="00823240" w:rsidP="006C5127">
            <w:pPr>
              <w:pStyle w:val="ListParagraph"/>
              <w:ind w:left="38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5551CFC" w14:textId="77777777" w:rsidR="00823240" w:rsidRPr="004A2ABD" w:rsidRDefault="00823240" w:rsidP="00823240">
            <w:pPr>
              <w:pStyle w:val="ListParagraph"/>
              <w:numPr>
                <w:ilvl w:val="0"/>
                <w:numId w:val="14"/>
              </w:numPr>
              <w:ind w:left="38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Lokasi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ecamat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Cipunagara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Subang </w:t>
            </w:r>
            <w:proofErr w:type="spellStart"/>
            <w:proofErr w:type="gram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lokasi</w:t>
            </w:r>
            <w:proofErr w:type="spellEnd"/>
            <w:proofErr w:type="gram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di Kantor Camat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ayung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Sekaki</w:t>
            </w:r>
            <w:proofErr w:type="spellEnd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 xml:space="preserve"> Kota </w:t>
            </w:r>
            <w:proofErr w:type="spellStart"/>
            <w:r w:rsidRPr="004A2ABD">
              <w:rPr>
                <w:rFonts w:ascii="Times New Roman" w:hAnsi="Times New Roman" w:cs="Times New Roman"/>
                <w:sz w:val="24"/>
                <w:szCs w:val="24"/>
              </w:rPr>
              <w:t>Pekanbaru</w:t>
            </w:r>
            <w:proofErr w:type="spellEnd"/>
          </w:p>
          <w:p w14:paraId="7D45A26B" w14:textId="77777777" w:rsidR="00823240" w:rsidRPr="004A2ABD" w:rsidRDefault="00823240" w:rsidP="006C5127">
            <w:pPr>
              <w:pStyle w:val="ListParagraph"/>
              <w:ind w:left="38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823AB9B" w14:textId="77777777" w:rsidR="00823240" w:rsidRDefault="00823240" w:rsidP="0082324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B7B58E9" w14:textId="77777777" w:rsidR="00823240" w:rsidRPr="004A2ABD" w:rsidRDefault="00823240" w:rsidP="0082324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2.2.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Pustaka</w:t>
      </w:r>
    </w:p>
    <w:p w14:paraId="060EC94D" w14:textId="77777777" w:rsidR="00823240" w:rsidRPr="004A2ABD" w:rsidRDefault="00823240" w:rsidP="0082324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edy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1997:71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jelea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gkapan-ungkap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sam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4D3C9C" w14:textId="77777777" w:rsidR="00823240" w:rsidRPr="004A2ABD" w:rsidRDefault="00823240" w:rsidP="0082324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lastRenderedPageBreak/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gabu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-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rdiyan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2006:90)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opi</w:t>
      </w:r>
      <w:r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original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pedom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-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2E1AD18A" w14:textId="77777777" w:rsidR="00823240" w:rsidRPr="004A2ABD" w:rsidRDefault="00823240" w:rsidP="00823240">
      <w:pPr>
        <w:spacing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bstrak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eneral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lala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2012:12)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 w:rsidRPr="004A2ABD"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 w:rsidRPr="004A2AB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1981042920060","abstract":"PERANAN DAN AKTIVITAS PRAMUSAJI DI PAVILION RESTORAN JW MARRIOTT HOTEL SURABAYA (The role and activity of the waiter in the Pavilion Restaurant JW Marriott Hotel Surabaya)","author":[{"dropping-particle":"","family":"Ladiana","given":"Nova","non-dropping-particle":"","parse-names":false,"suffix":""}],"id":"ITEM-1","issued":{"date-parts":[["2019"]]},"title":"Kolaborasi Pengembangan Destinasi Wisata Tampora Desa Kalianget Kecamatan Banyuglugur Kabupaten Situbondo","type":"book"},"uris":["http://www.mendeley.com/documents/?uuid=5ca23f1a-9ad1-4192-9183-be8a96943966"]}],"mendeley":{"formattedCitation":"(Ladiana, 2019)","manualFormatting":"(Ladiana, 2019 : 13)","plainTextFormattedCitation":"(Ladiana, 2019)","previouslyFormattedCitation":"(Ladiana, 2019)"},"properties":{"noteIndex":0},"schema":"https://github.com/citation-style-language/schema/raw/master/csl-citation.json"}</w:instrText>
      </w:r>
      <w:r w:rsidRPr="004A2ABD"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4A2ABD">
        <w:rPr>
          <w:rFonts w:ascii="Times New Roman" w:hAnsi="Times New Roman" w:cs="Times New Roman"/>
          <w:bCs/>
          <w:noProof/>
          <w:sz w:val="24"/>
          <w:szCs w:val="24"/>
        </w:rPr>
        <w:t>(Ladiana, 2019 :13)</w:t>
      </w:r>
      <w:r w:rsidRPr="004A2ABD"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5E55CB2" w14:textId="77777777" w:rsidR="00823240" w:rsidRDefault="00823240" w:rsidP="00823240">
      <w:pPr>
        <w:spacing w:after="0" w:line="240" w:lineRule="auto"/>
        <w:ind w:firstLine="425"/>
        <w:rPr>
          <w:rFonts w:ascii="Times New Roman" w:hAnsi="Times New Roman" w:cs="Times New Roman"/>
          <w:b/>
          <w:bCs/>
          <w:sz w:val="24"/>
          <w:szCs w:val="24"/>
        </w:rPr>
      </w:pPr>
    </w:p>
    <w:p w14:paraId="5B21FE6A" w14:textId="77777777" w:rsidR="00823240" w:rsidRPr="004A2ABD" w:rsidRDefault="00823240" w:rsidP="00823240">
      <w:pPr>
        <w:spacing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2.2.1.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2A1BF9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sat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sriyanto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1993:2)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put dan output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sat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nyoto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4A2ABD">
        <w:rPr>
          <w:rFonts w:ascii="Times New Roman" w:hAnsi="Times New Roman" w:cs="Times New Roman"/>
          <w:sz w:val="24"/>
          <w:szCs w:val="24"/>
        </w:rPr>
        <w:t>2012 :</w:t>
      </w:r>
      <w:proofErr w:type="gramEnd"/>
      <w:r w:rsidRPr="004A2ABD">
        <w:rPr>
          <w:rFonts w:ascii="Times New Roman" w:hAnsi="Times New Roman" w:cs="Times New Roman"/>
          <w:sz w:val="24"/>
          <w:szCs w:val="24"/>
        </w:rPr>
        <w:t xml:space="preserve"> 41). </w:t>
      </w:r>
    </w:p>
    <w:p w14:paraId="647FF5C6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sz w:val="24"/>
          <w:szCs w:val="24"/>
        </w:rPr>
        <w:lastRenderedPageBreak/>
        <w:t xml:space="preserve">Dew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Nasional Indonesi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Pr="004A2ABD">
        <w:rPr>
          <w:rFonts w:ascii="Times New Roman" w:hAnsi="Times New Roman" w:cs="Times New Roman"/>
          <w:sz w:val="24"/>
          <w:szCs w:val="24"/>
        </w:rPr>
        <w:t>Umar ,</w:t>
      </w:r>
      <w:proofErr w:type="gramEnd"/>
      <w:r w:rsidRPr="004A2ABD">
        <w:rPr>
          <w:rFonts w:ascii="Times New Roman" w:hAnsi="Times New Roman" w:cs="Times New Roman"/>
          <w:sz w:val="24"/>
          <w:szCs w:val="24"/>
        </w:rPr>
        <w:t xml:space="preserve"> 2002) : </w:t>
      </w:r>
    </w:p>
    <w:p w14:paraId="1C04905D" w14:textId="77777777" w:rsidR="00823240" w:rsidRPr="004A2ABD" w:rsidRDefault="00823240" w:rsidP="00823240">
      <w:pPr>
        <w:pStyle w:val="ListParagraph"/>
        <w:numPr>
          <w:ilvl w:val="0"/>
          <w:numId w:val="15"/>
        </w:numPr>
        <w:spacing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mental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mar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s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22F4AE" w14:textId="77777777" w:rsidR="00823240" w:rsidRPr="004A2ABD" w:rsidRDefault="00823240" w:rsidP="00823240">
      <w:pPr>
        <w:pStyle w:val="ListParagraph"/>
        <w:numPr>
          <w:ilvl w:val="0"/>
          <w:numId w:val="15"/>
        </w:numPr>
        <w:spacing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r w:rsidRPr="00661751">
        <w:rPr>
          <w:rFonts w:ascii="Times New Roman" w:hAnsi="Times New Roman" w:cs="Times New Roman"/>
          <w:i/>
          <w:iCs/>
          <w:sz w:val="24"/>
          <w:szCs w:val="24"/>
        </w:rPr>
        <w:t>Output</w:t>
      </w:r>
      <w:r w:rsidRPr="004A2AB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r w:rsidRPr="00661751">
        <w:rPr>
          <w:rFonts w:ascii="Times New Roman" w:hAnsi="Times New Roman" w:cs="Times New Roman"/>
          <w:i/>
          <w:iCs/>
          <w:sz w:val="24"/>
          <w:szCs w:val="24"/>
        </w:rPr>
        <w:t>Input</w:t>
      </w:r>
      <w:r w:rsidRPr="004A2ABD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3611C08E" w14:textId="77777777" w:rsidR="00823240" w:rsidRPr="004A2ABD" w:rsidRDefault="00823240" w:rsidP="00823240">
      <w:pPr>
        <w:pStyle w:val="ListParagraph"/>
        <w:numPr>
          <w:ilvl w:val="0"/>
          <w:numId w:val="15"/>
        </w:numPr>
        <w:spacing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j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target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put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real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guna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6214DF7A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ly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2010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rhitu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dividual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cermin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fesien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it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Or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m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perhitu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5CE27A2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ezber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, da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aw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 xml:space="preserve">Hygiene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aj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u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0D3434C" w14:textId="77777777" w:rsidR="00823240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uga </w:t>
      </w:r>
      <w:r w:rsidRPr="004A2ABD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Maslow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pen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A2ABD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proofErr w:type="gram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4A2ABD">
        <w:rPr>
          <w:rFonts w:ascii="Times New Roman" w:hAnsi="Times New Roman" w:cs="Times New Roman"/>
          <w:sz w:val="24"/>
          <w:szCs w:val="24"/>
        </w:rPr>
        <w:t>Misalnya,jika</w:t>
      </w:r>
      <w:proofErr w:type="spellEnd"/>
      <w:proofErr w:type="gram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m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23C9A576" w14:textId="77777777" w:rsidR="00823240" w:rsidRPr="004A2ABD" w:rsidRDefault="00823240" w:rsidP="00823240">
      <w:pPr>
        <w:spacing w:after="0" w:line="240" w:lineRule="auto"/>
        <w:ind w:left="425" w:firstLine="425"/>
        <w:jc w:val="both"/>
        <w:rPr>
          <w:rFonts w:ascii="Times New Roman" w:hAnsi="Times New Roman" w:cs="Times New Roman"/>
          <w:sz w:val="24"/>
          <w:szCs w:val="24"/>
        </w:rPr>
      </w:pPr>
    </w:p>
    <w:p w14:paraId="09DD5419" w14:textId="77777777" w:rsidR="00823240" w:rsidRPr="004A2ABD" w:rsidRDefault="00823240" w:rsidP="00823240">
      <w:pPr>
        <w:spacing w:line="480" w:lineRule="auto"/>
        <w:ind w:firstLine="426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2.2.2.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Mempengaruhi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</w:p>
    <w:p w14:paraId="0AEFE75A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darmayan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2009:72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Mental, Pendidikan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dustrial Pancasila (HIP), Tingkat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iz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Kesehatan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kli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Sarana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prest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8B17E0" w14:textId="77777777" w:rsidR="00823240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Tiffin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ormic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trisno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2009)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mpera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el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lastRenderedPageBreak/>
        <w:t>Su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r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Waktu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stira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Lam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631FBE58" w14:textId="77777777" w:rsidR="00823240" w:rsidRPr="004A2ABD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Triffin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ormic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ag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2009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mpra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el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r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stira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lam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53D62B3B" w14:textId="77777777" w:rsidR="00823240" w:rsidRPr="004A2ABD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ag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2004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tep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A2ABD">
        <w:rPr>
          <w:rFonts w:ascii="Times New Roman" w:hAnsi="Times New Roman" w:cs="Times New Roman"/>
          <w:sz w:val="24"/>
          <w:szCs w:val="24"/>
        </w:rPr>
        <w:t>penjelas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455A89" w14:textId="77777777" w:rsidR="00823240" w:rsidRPr="004A2ABD" w:rsidRDefault="00823240" w:rsidP="00823240">
      <w:pPr>
        <w:pStyle w:val="ListParagraph"/>
        <w:numPr>
          <w:ilvl w:val="0"/>
          <w:numId w:val="7"/>
        </w:numPr>
        <w:spacing w:line="48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0DAE">
        <w:rPr>
          <w:rFonts w:ascii="Times New Roman" w:hAnsi="Times New Roman" w:cs="Times New Roman"/>
          <w:b/>
          <w:bCs/>
          <w:sz w:val="24"/>
          <w:szCs w:val="24"/>
        </w:rPr>
        <w:t>Kuantitas</w:t>
      </w:r>
      <w:proofErr w:type="spellEnd"/>
      <w:r w:rsidRPr="00810DA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proofErr w:type="gramStart"/>
      <w:r w:rsidRPr="00810DAE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proofErr w:type="gram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31AF2D63" w14:textId="77777777" w:rsidR="00823240" w:rsidRPr="00040218" w:rsidRDefault="00823240" w:rsidP="0082324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0DAE">
        <w:rPr>
          <w:rFonts w:ascii="Times New Roman" w:hAnsi="Times New Roman" w:cs="Times New Roman"/>
          <w:b/>
          <w:bCs/>
          <w:sz w:val="24"/>
          <w:szCs w:val="24"/>
        </w:rPr>
        <w:t>Kualitas</w:t>
      </w:r>
      <w:proofErr w:type="spellEnd"/>
      <w:r w:rsidRPr="00810DA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10DAE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286CECDB" w14:textId="77777777" w:rsidR="00823240" w:rsidRPr="008E06DF" w:rsidRDefault="00823240" w:rsidP="0082324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0DAE">
        <w:rPr>
          <w:rFonts w:ascii="Times New Roman" w:hAnsi="Times New Roman" w:cs="Times New Roman"/>
          <w:b/>
          <w:bCs/>
          <w:sz w:val="24"/>
          <w:szCs w:val="24"/>
        </w:rPr>
        <w:t>Ketepatan</w:t>
      </w:r>
      <w:proofErr w:type="spellEnd"/>
      <w:r w:rsidRPr="00810DA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10DAE">
        <w:rPr>
          <w:rFonts w:ascii="Times New Roman" w:hAnsi="Times New Roman" w:cs="Times New Roman"/>
          <w:b/>
          <w:bCs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ordin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utput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lastRenderedPageBreak/>
        <w:t>Ketep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esep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w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utput.</w:t>
      </w:r>
    </w:p>
    <w:p w14:paraId="75C768BE" w14:textId="77777777" w:rsidR="00823240" w:rsidRDefault="00823240" w:rsidP="00823240">
      <w:pPr>
        <w:spacing w:after="0" w:line="240" w:lineRule="auto"/>
        <w:ind w:firstLine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E0A4365" w14:textId="77777777" w:rsidR="00823240" w:rsidRPr="004A2ABD" w:rsidRDefault="00823240" w:rsidP="00823240">
      <w:pPr>
        <w:spacing w:line="480" w:lineRule="auto"/>
        <w:ind w:firstLine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2.2.3. Upaya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egawai</w:t>
      </w:r>
      <w:proofErr w:type="spellEnd"/>
    </w:p>
    <w:p w14:paraId="6AC87BFD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erilak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spek-aspe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tu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n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Sebagi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to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peg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gu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28499452" w14:textId="77777777" w:rsidR="00823240" w:rsidRPr="004A2ABD" w:rsidRDefault="00823240" w:rsidP="00823240">
      <w:pPr>
        <w:spacing w:line="480" w:lineRule="auto"/>
        <w:ind w:left="426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r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maklum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to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norma-nor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ik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ksplisi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aktek-prakte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ku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ia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j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pertahan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kary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Adapun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t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:</w:t>
      </w:r>
    </w:p>
    <w:p w14:paraId="29CBC78F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B39484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kerjaan</w:t>
      </w:r>
      <w:proofErr w:type="spellEnd"/>
    </w:p>
    <w:p w14:paraId="49553E14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eberday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</w:p>
    <w:p w14:paraId="663B72F5" w14:textId="77777777" w:rsidR="00823240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</w:p>
    <w:p w14:paraId="11B61E36" w14:textId="77777777" w:rsidR="00823240" w:rsidRDefault="00823240" w:rsidP="00823240">
      <w:pPr>
        <w:pStyle w:val="ListParagraph"/>
        <w:spacing w:line="480" w:lineRule="auto"/>
        <w:ind w:left="851"/>
        <w:rPr>
          <w:rFonts w:ascii="Times New Roman" w:hAnsi="Times New Roman" w:cs="Times New Roman"/>
          <w:sz w:val="24"/>
          <w:szCs w:val="24"/>
        </w:rPr>
      </w:pPr>
    </w:p>
    <w:p w14:paraId="12B1C51A" w14:textId="77777777" w:rsidR="00823240" w:rsidRDefault="00823240" w:rsidP="00823240">
      <w:pPr>
        <w:pStyle w:val="ListParagraph"/>
        <w:spacing w:line="480" w:lineRule="auto"/>
        <w:ind w:left="851"/>
        <w:rPr>
          <w:rFonts w:ascii="Times New Roman" w:hAnsi="Times New Roman" w:cs="Times New Roman"/>
          <w:sz w:val="24"/>
          <w:szCs w:val="24"/>
        </w:rPr>
      </w:pPr>
    </w:p>
    <w:p w14:paraId="48E334DC" w14:textId="77777777" w:rsidR="00823240" w:rsidRPr="004A2ABD" w:rsidRDefault="00823240" w:rsidP="00823240">
      <w:pPr>
        <w:pStyle w:val="ListParagraph"/>
        <w:spacing w:line="480" w:lineRule="auto"/>
        <w:ind w:left="851"/>
        <w:rPr>
          <w:rFonts w:ascii="Times New Roman" w:hAnsi="Times New Roman" w:cs="Times New Roman"/>
          <w:sz w:val="24"/>
          <w:szCs w:val="24"/>
        </w:rPr>
      </w:pPr>
    </w:p>
    <w:p w14:paraId="4F6FC186" w14:textId="77777777" w:rsidR="00823240" w:rsidRPr="004A2ABD" w:rsidRDefault="00823240" w:rsidP="0082324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2.3.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Kerangka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emikiran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D601736" w14:textId="77777777" w:rsidR="00823240" w:rsidRPr="004A2ABD" w:rsidRDefault="00823240" w:rsidP="0082324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>Feed Back</w:t>
      </w:r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>Feed Back</w:t>
      </w:r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tan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ol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anju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>Stuck</w:t>
      </w:r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ng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andang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tan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3A672AD0" w14:textId="77777777" w:rsidR="00823240" w:rsidRPr="004A2ABD" w:rsidRDefault="00823240" w:rsidP="0082324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punag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bin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>Upgrading</w:t>
      </w:r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k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wajib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22E2503F" w14:textId="77777777" w:rsidR="00823240" w:rsidRPr="004A2ABD" w:rsidRDefault="00823240" w:rsidP="0082324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ag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2009:24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utput yang optim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l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ew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darmayan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2009:57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mental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lastRenderedPageBreak/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mar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s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f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5F2D3CD4" w14:textId="77777777" w:rsidR="00823240" w:rsidRDefault="00823240" w:rsidP="0082324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4A2ABD">
        <w:rPr>
          <w:rFonts w:ascii="Times New Roman" w:hAnsi="Times New Roman" w:cs="Times New Roman"/>
          <w:sz w:val="24"/>
          <w:szCs w:val="24"/>
        </w:rPr>
        <w:t>eningkat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9)</w:t>
      </w:r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A2AB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8376D7" w14:textId="77777777" w:rsidR="00823240" w:rsidRPr="00661751" w:rsidRDefault="00823240" w:rsidP="00823240">
      <w:pPr>
        <w:pStyle w:val="ListParagraph"/>
        <w:numPr>
          <w:ilvl w:val="0"/>
          <w:numId w:val="9"/>
        </w:numPr>
        <w:spacing w:line="480" w:lineRule="auto"/>
        <w:ind w:left="426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Perbaikan</w:t>
      </w:r>
      <w:proofErr w:type="spellEnd"/>
      <w:r w:rsidRPr="0066175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terus-menerus</w:t>
      </w:r>
      <w:proofErr w:type="spellEnd"/>
    </w:p>
    <w:p w14:paraId="7F731089" w14:textId="77777777" w:rsidR="00823240" w:rsidRPr="004A2ABD" w:rsidRDefault="00823240" w:rsidP="00823240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sz w:val="24"/>
          <w:szCs w:val="24"/>
        </w:rPr>
        <w:t xml:space="preserve">Upay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mplikasi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to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akhi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ep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to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Kaizen. </w:t>
      </w:r>
    </w:p>
    <w:p w14:paraId="7C4E5053" w14:textId="77777777" w:rsidR="00823240" w:rsidRPr="004A2ABD" w:rsidRDefault="00823240" w:rsidP="00823240">
      <w:pPr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to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ing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had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ontoh-conto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angg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636C8A65" w14:textId="77777777" w:rsidR="00823240" w:rsidRPr="004A2ABD" w:rsidRDefault="00823240" w:rsidP="00823240">
      <w:pPr>
        <w:pStyle w:val="ListParagraph"/>
        <w:numPr>
          <w:ilvl w:val="0"/>
          <w:numId w:val="11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06237A" w14:textId="77777777" w:rsidR="00823240" w:rsidRPr="004A2ABD" w:rsidRDefault="00823240" w:rsidP="00823240">
      <w:pPr>
        <w:pStyle w:val="ListParagraph"/>
        <w:numPr>
          <w:ilvl w:val="0"/>
          <w:numId w:val="11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8BD08B" w14:textId="77777777" w:rsidR="00823240" w:rsidRPr="004A2ABD" w:rsidRDefault="00823240" w:rsidP="00823240">
      <w:pPr>
        <w:pStyle w:val="ListParagraph"/>
        <w:numPr>
          <w:ilvl w:val="0"/>
          <w:numId w:val="11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aktek-prakte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rbitk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tu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CC3A70" w14:textId="77777777" w:rsidR="00823240" w:rsidRPr="004A2ABD" w:rsidRDefault="00823240" w:rsidP="00823240">
      <w:pPr>
        <w:pStyle w:val="ListParagraph"/>
        <w:numPr>
          <w:ilvl w:val="0"/>
          <w:numId w:val="11"/>
        </w:numPr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lastRenderedPageBreak/>
        <w:t>Tuntu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semu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angg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FEAC1A4" w14:textId="77777777" w:rsidR="00823240" w:rsidRPr="004A2ABD" w:rsidRDefault="00823240" w:rsidP="00823240">
      <w:pPr>
        <w:pStyle w:val="ListParagraph"/>
        <w:numPr>
          <w:ilvl w:val="0"/>
          <w:numId w:val="11"/>
        </w:numPr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5C137A15" w14:textId="77777777" w:rsidR="00823240" w:rsidRPr="004A2ABD" w:rsidRDefault="00823240" w:rsidP="00823240">
      <w:pPr>
        <w:pStyle w:val="ListParagraph"/>
        <w:numPr>
          <w:ilvl w:val="0"/>
          <w:numId w:val="12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amb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volusion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c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3F58BC" w14:textId="77777777" w:rsidR="00823240" w:rsidRPr="004A2ABD" w:rsidRDefault="00823240" w:rsidP="00823240">
      <w:pPr>
        <w:pStyle w:val="ListParagraph"/>
        <w:numPr>
          <w:ilvl w:val="0"/>
          <w:numId w:val="12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elomp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3C0DBA" w14:textId="77777777" w:rsidR="00823240" w:rsidRPr="004A2ABD" w:rsidRDefault="00823240" w:rsidP="00823240">
      <w:pPr>
        <w:pStyle w:val="ListParagraph"/>
        <w:numPr>
          <w:ilvl w:val="0"/>
          <w:numId w:val="12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omin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an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E73B90" w14:textId="77777777" w:rsidR="00823240" w:rsidRPr="004A2ABD" w:rsidRDefault="00823240" w:rsidP="00823240">
      <w:pPr>
        <w:pStyle w:val="ListParagraph"/>
        <w:numPr>
          <w:ilvl w:val="0"/>
          <w:numId w:val="12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tiny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E4D67D" w14:textId="77777777" w:rsidR="00823240" w:rsidRPr="004A2ABD" w:rsidRDefault="00823240" w:rsidP="00823240">
      <w:p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C053559" w14:textId="77777777" w:rsidR="00823240" w:rsidRPr="004A2ABD" w:rsidRDefault="00823240" w:rsidP="00823240">
      <w:pPr>
        <w:pStyle w:val="ListParagraph"/>
        <w:numPr>
          <w:ilvl w:val="0"/>
          <w:numId w:val="13"/>
        </w:numPr>
        <w:spacing w:line="480" w:lineRule="auto"/>
        <w:ind w:left="426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DCA385" w14:textId="77777777" w:rsidR="00823240" w:rsidRPr="004A2ABD" w:rsidRDefault="00823240" w:rsidP="00823240">
      <w:pPr>
        <w:pStyle w:val="ListParagraph"/>
        <w:numPr>
          <w:ilvl w:val="0"/>
          <w:numId w:val="13"/>
        </w:numPr>
        <w:spacing w:line="480" w:lineRule="auto"/>
        <w:ind w:left="426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Ekonomi </w:t>
      </w:r>
    </w:p>
    <w:p w14:paraId="217A1FD4" w14:textId="77777777" w:rsidR="00823240" w:rsidRPr="004A2ABD" w:rsidRDefault="00823240" w:rsidP="00823240">
      <w:pPr>
        <w:pStyle w:val="ListParagraph"/>
        <w:numPr>
          <w:ilvl w:val="0"/>
          <w:numId w:val="13"/>
        </w:numPr>
        <w:spacing w:line="480" w:lineRule="auto"/>
        <w:ind w:left="426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Pendidikan </w:t>
      </w:r>
    </w:p>
    <w:p w14:paraId="6523BAE4" w14:textId="77777777" w:rsidR="00823240" w:rsidRDefault="00823240" w:rsidP="00823240">
      <w:pPr>
        <w:pStyle w:val="ListParagraph"/>
        <w:numPr>
          <w:ilvl w:val="0"/>
          <w:numId w:val="13"/>
        </w:numPr>
        <w:spacing w:line="480" w:lineRule="auto"/>
        <w:ind w:left="426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C5A37B" w14:textId="77777777" w:rsidR="00823240" w:rsidRPr="004A2ABD" w:rsidRDefault="00823240" w:rsidP="00823240">
      <w:pPr>
        <w:pStyle w:val="ListParagraph"/>
        <w:spacing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71D79AF" w14:textId="77777777" w:rsidR="00823240" w:rsidRPr="00661751" w:rsidRDefault="00823240" w:rsidP="00823240">
      <w:pPr>
        <w:pStyle w:val="ListParagraph"/>
        <w:numPr>
          <w:ilvl w:val="0"/>
          <w:numId w:val="9"/>
        </w:numPr>
        <w:spacing w:line="480" w:lineRule="auto"/>
        <w:ind w:left="426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Peningkatan</w:t>
      </w:r>
      <w:proofErr w:type="spellEnd"/>
      <w:r w:rsidRPr="0066175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mutu</w:t>
      </w:r>
      <w:proofErr w:type="spellEnd"/>
      <w:r w:rsidRPr="0066175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10D1D371" w14:textId="77777777" w:rsidR="00823240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r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rang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radision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kan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ient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n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kan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ient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CA9579D" w14:textId="77777777" w:rsidR="00823240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792F966" w14:textId="77777777" w:rsidR="00823240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sz w:val="24"/>
          <w:szCs w:val="24"/>
        </w:rPr>
        <w:lastRenderedPageBreak/>
        <w:t xml:space="preserve">H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kan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arif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”  (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>Conventional Wisdom</w:t>
      </w:r>
      <w:r w:rsidRPr="004A2AB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pasar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selenggar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laksa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ijaksan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ontoh-conto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onkre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C76B651" w14:textId="77777777" w:rsidR="00823240" w:rsidRPr="004A2ABD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m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r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ontoh-conto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cerm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ingkung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giliran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t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3D095B" w14:textId="77777777" w:rsidR="00823240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r w:rsidRPr="004A2ABD">
        <w:rPr>
          <w:rFonts w:ascii="Times New Roman" w:hAnsi="Times New Roman" w:cs="Times New Roman"/>
          <w:i/>
          <w:iCs/>
          <w:sz w:val="24"/>
          <w:szCs w:val="24"/>
        </w:rPr>
        <w:t>ISO</w:t>
      </w:r>
      <w:r w:rsidRPr="004A2ABD">
        <w:rPr>
          <w:rFonts w:ascii="Times New Roman" w:hAnsi="Times New Roman" w:cs="Times New Roman"/>
          <w:sz w:val="24"/>
          <w:szCs w:val="24"/>
        </w:rPr>
        <w:t xml:space="preserve"> 9000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Ak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r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9CD048" w14:textId="77777777" w:rsidR="00823240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3EF4D65" w14:textId="77777777" w:rsidR="00823240" w:rsidRPr="00F747B7" w:rsidRDefault="00823240" w:rsidP="00823240">
      <w:pPr>
        <w:pStyle w:val="ListParagraph"/>
        <w:numPr>
          <w:ilvl w:val="0"/>
          <w:numId w:val="9"/>
        </w:numPr>
        <w:spacing w:line="480" w:lineRule="auto"/>
        <w:ind w:left="426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747B7">
        <w:rPr>
          <w:rFonts w:ascii="Times New Roman" w:hAnsi="Times New Roman" w:cs="Times New Roman"/>
          <w:b/>
          <w:bCs/>
          <w:sz w:val="24"/>
          <w:szCs w:val="24"/>
        </w:rPr>
        <w:lastRenderedPageBreak/>
        <w:t>Pemeberdayaan</w:t>
      </w:r>
      <w:proofErr w:type="spellEnd"/>
      <w:r w:rsidRPr="00F747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747B7">
        <w:rPr>
          <w:rFonts w:ascii="Times New Roman" w:hAnsi="Times New Roman" w:cs="Times New Roman"/>
          <w:b/>
          <w:bCs/>
          <w:sz w:val="24"/>
          <w:szCs w:val="24"/>
        </w:rPr>
        <w:t>sumber</w:t>
      </w:r>
      <w:proofErr w:type="spellEnd"/>
      <w:r w:rsidRPr="00F747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747B7">
        <w:rPr>
          <w:rFonts w:ascii="Times New Roman" w:hAnsi="Times New Roman" w:cs="Times New Roman"/>
          <w:b/>
          <w:bCs/>
          <w:sz w:val="24"/>
          <w:szCs w:val="24"/>
        </w:rPr>
        <w:t>daya</w:t>
      </w:r>
      <w:proofErr w:type="spellEnd"/>
      <w:r w:rsidRPr="00F747B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747B7">
        <w:rPr>
          <w:rFonts w:ascii="Times New Roman" w:hAnsi="Times New Roman" w:cs="Times New Roman"/>
          <w:b/>
          <w:bCs/>
          <w:sz w:val="24"/>
          <w:szCs w:val="24"/>
        </w:rPr>
        <w:t>manusia</w:t>
      </w:r>
      <w:proofErr w:type="spellEnd"/>
    </w:p>
    <w:p w14:paraId="6E790377" w14:textId="77777777" w:rsidR="00823240" w:rsidRPr="004A2ABD" w:rsidRDefault="00823240" w:rsidP="00823240">
      <w:pPr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berday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3386DC06" w14:textId="77777777" w:rsidR="00823240" w:rsidRPr="004A2ABD" w:rsidRDefault="00823240" w:rsidP="00823240">
      <w:pPr>
        <w:pStyle w:val="ListParagraph"/>
        <w:numPr>
          <w:ilvl w:val="0"/>
          <w:numId w:val="10"/>
        </w:numPr>
        <w:spacing w:line="480" w:lineRule="auto"/>
        <w:ind w:left="426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ku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k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rtab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</w:p>
    <w:p w14:paraId="57B3AC51" w14:textId="77777777" w:rsidR="00823240" w:rsidRDefault="00823240" w:rsidP="00823240">
      <w:pPr>
        <w:pStyle w:val="ListParagraph"/>
        <w:numPr>
          <w:ilvl w:val="0"/>
          <w:numId w:val="10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k-h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benar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k-ha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22E68CF9" w14:textId="77777777" w:rsidR="00823240" w:rsidRPr="000E2C17" w:rsidRDefault="00823240" w:rsidP="00823240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14:paraId="01BAF55E" w14:textId="77777777" w:rsidR="00823240" w:rsidRPr="00661751" w:rsidRDefault="00823240" w:rsidP="00823240">
      <w:pPr>
        <w:pStyle w:val="ListParagraph"/>
        <w:numPr>
          <w:ilvl w:val="0"/>
          <w:numId w:val="9"/>
        </w:numPr>
        <w:spacing w:line="480" w:lineRule="auto"/>
        <w:ind w:left="426" w:firstLine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Filsafat</w:t>
      </w:r>
      <w:proofErr w:type="spellEnd"/>
      <w:r w:rsidRPr="0066175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61751"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  <w:r w:rsidRPr="00661751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7C63C081" w14:textId="77777777" w:rsidR="00823240" w:rsidRPr="004A2ABD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atakelo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intan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ngkap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Jika p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s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pelih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punag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enting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Tenaga, Waktu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iki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lesaik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gi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edul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bin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libu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ray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pesi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kompa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nerg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s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ingku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Kantor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punag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ubang.</w:t>
      </w:r>
    </w:p>
    <w:p w14:paraId="19DD1F43" w14:textId="77777777" w:rsidR="00823240" w:rsidRPr="004A2ABD" w:rsidRDefault="00823240" w:rsidP="00823240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A2ABD">
        <w:rPr>
          <w:rFonts w:ascii="Times New Roman" w:hAnsi="Times New Roman" w:cs="Times New Roman"/>
          <w:sz w:val="24"/>
          <w:szCs w:val="24"/>
        </w:rPr>
        <w:lastRenderedPageBreak/>
        <w:t xml:space="preserve"> Adapu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punag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ub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iagi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:</w:t>
      </w:r>
    </w:p>
    <w:p w14:paraId="53050443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815DA7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kerjaan</w:t>
      </w:r>
      <w:proofErr w:type="spellEnd"/>
    </w:p>
    <w:p w14:paraId="37F284F1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meberdaya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nusia</w:t>
      </w:r>
      <w:proofErr w:type="spellEnd"/>
    </w:p>
    <w:p w14:paraId="6DE2F102" w14:textId="77777777" w:rsidR="00823240" w:rsidRPr="004A2ABD" w:rsidRDefault="00823240" w:rsidP="00823240">
      <w:pPr>
        <w:pStyle w:val="ListParagraph"/>
        <w:numPr>
          <w:ilvl w:val="0"/>
          <w:numId w:val="8"/>
        </w:numPr>
        <w:spacing w:line="480" w:lineRule="auto"/>
        <w:ind w:left="851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organisasi</w:t>
      </w:r>
      <w:proofErr w:type="spellEnd"/>
    </w:p>
    <w:p w14:paraId="3644DA4E" w14:textId="77777777" w:rsidR="00823240" w:rsidRDefault="00823240" w:rsidP="00823240">
      <w:pPr>
        <w:spacing w:line="480" w:lineRule="auto"/>
        <w:ind w:left="426" w:firstLine="41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punag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Sub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seriusany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A2ABD">
        <w:rPr>
          <w:rFonts w:ascii="Times New Roman" w:hAnsi="Times New Roman" w:cs="Times New Roman"/>
          <w:sz w:val="24"/>
          <w:szCs w:val="24"/>
        </w:rPr>
        <w:t>lain :</w:t>
      </w:r>
      <w:proofErr w:type="gramEnd"/>
    </w:p>
    <w:p w14:paraId="0A77B07D" w14:textId="77777777" w:rsidR="00823240" w:rsidRPr="00561137" w:rsidRDefault="00823240" w:rsidP="00823240">
      <w:p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 w:rsidRPr="00561137"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tugas-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keteramp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61137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1137">
        <w:rPr>
          <w:rFonts w:ascii="Times New Roman" w:hAnsi="Times New Roman" w:cs="Times New Roman"/>
          <w:sz w:val="24"/>
          <w:szCs w:val="24"/>
        </w:rPr>
        <w:t xml:space="preserve">System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efe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56113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5611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61137"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CBA7032" w14:textId="77777777" w:rsidR="00823240" w:rsidRDefault="00823240" w:rsidP="00823240">
      <w:pPr>
        <w:pStyle w:val="ListParagraph"/>
        <w:spacing w:line="480" w:lineRule="auto"/>
        <w:ind w:left="426" w:firstLine="51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Kantor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Cipunag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ujuan-tuju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fektiv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A2ABD">
        <w:rPr>
          <w:rFonts w:ascii="Times New Roman" w:hAnsi="Times New Roman" w:cs="Times New Roman"/>
          <w:sz w:val="24"/>
          <w:szCs w:val="24"/>
        </w:rPr>
        <w:t>efesien</w:t>
      </w:r>
      <w:proofErr w:type="spellEnd"/>
      <w:r w:rsidRPr="004A2ABD">
        <w:rPr>
          <w:rFonts w:ascii="Times New Roman" w:hAnsi="Times New Roman" w:cs="Times New Roman"/>
          <w:sz w:val="24"/>
          <w:szCs w:val="24"/>
        </w:rPr>
        <w:t>.</w:t>
      </w:r>
    </w:p>
    <w:p w14:paraId="076EFE44" w14:textId="77777777" w:rsidR="00823240" w:rsidRPr="004A2ABD" w:rsidRDefault="00823240" w:rsidP="0082324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0D3DCB01" wp14:editId="16A19A7E">
                <wp:simplePos x="0" y="0"/>
                <wp:positionH relativeFrom="column">
                  <wp:posOffset>-490964</wp:posOffset>
                </wp:positionH>
                <wp:positionV relativeFrom="paragraph">
                  <wp:posOffset>470732</wp:posOffset>
                </wp:positionV>
                <wp:extent cx="942646" cy="0"/>
                <wp:effectExtent l="0" t="76200" r="29210" b="76200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42646" cy="0"/>
                        </a:xfrm>
                        <a:prstGeom prst="straightConnector1">
                          <a:avLst/>
                        </a:prstGeom>
                        <a:ln w="28575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6D4D5F63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0" o:spid="_x0000_s1026" type="#_x0000_t32" style="position:absolute;margin-left:-38.65pt;margin-top:37.05pt;width:74.2pt;height:0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" strokecolor="black [3213]" strokeweight="2.25pt">
                <v:stroke endarrow="block" joinstyle="miter"/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0B07EEE" wp14:editId="1E026248">
                <wp:simplePos x="0" y="0"/>
                <wp:positionH relativeFrom="column">
                  <wp:posOffset>-494139</wp:posOffset>
                </wp:positionH>
                <wp:positionV relativeFrom="paragraph">
                  <wp:posOffset>463550</wp:posOffset>
                </wp:positionV>
                <wp:extent cx="78740" cy="7418070"/>
                <wp:effectExtent l="19050" t="19050" r="35560" b="30480"/>
                <wp:wrapNone/>
                <wp:docPr id="29" name="Straight Connector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8740" cy="741807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AFA4F1D" id="Straight Connector 29" o:spid="_x0000_s1026" style="position:absolute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38.9pt,36.5pt" to="-32.7pt,620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" strokecolor="black [3213]" strokeweight="2.25pt">
                <v:stroke joinstyle="miter"/>
              </v:lin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C811442" wp14:editId="5EF31957">
                <wp:simplePos x="0" y="0"/>
                <wp:positionH relativeFrom="column">
                  <wp:posOffset>5559710</wp:posOffset>
                </wp:positionH>
                <wp:positionV relativeFrom="paragraph">
                  <wp:posOffset>467447</wp:posOffset>
                </wp:positionV>
                <wp:extent cx="78827" cy="7418179"/>
                <wp:effectExtent l="19050" t="19050" r="35560" b="30480"/>
                <wp:wrapNone/>
                <wp:docPr id="27" name="Straight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8827" cy="7418179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7B58CF2" id="Straight Connector 27" o:spid="_x0000_s1026" style="position:absolute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37.75pt,36.8pt" to="443.95pt,620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" strokecolor="black [3213]" strokeweight="2.25pt">
                <v:stroke joinstyle="miter"/>
              </v:lin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Gambar.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Kerangka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emikiran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Pr="004A2ABD">
        <w:rPr>
          <w:rFonts w:ascii="Times New Roman" w:hAnsi="Times New Roman" w:cs="Times New Roman"/>
          <w:b/>
          <w:bCs/>
          <w:sz w:val="24"/>
          <w:szCs w:val="24"/>
        </w:rPr>
        <w:t>Penulis</w:t>
      </w:r>
      <w:proofErr w:type="spellEnd"/>
      <w:r w:rsidRPr="004A2ABD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481D30D9" w14:textId="77777777" w:rsidR="00823240" w:rsidRPr="004A2ABD" w:rsidRDefault="00823240" w:rsidP="0082324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F2017FE" wp14:editId="7D4528A3">
                <wp:simplePos x="0" y="0"/>
                <wp:positionH relativeFrom="column">
                  <wp:posOffset>1053465</wp:posOffset>
                </wp:positionH>
                <wp:positionV relativeFrom="paragraph">
                  <wp:posOffset>108872</wp:posOffset>
                </wp:positionV>
                <wp:extent cx="3495040" cy="647700"/>
                <wp:effectExtent l="0" t="0" r="10160" b="1905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95040" cy="647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46C0B05" w14:textId="77777777" w:rsidR="00823240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roduktivitas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Yang Belum Optimal</w:t>
                            </w:r>
                          </w:p>
                          <w:p w14:paraId="4FEF9835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016F16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INPUT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F2017F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82.95pt;margin-top:8.55pt;width:275.2pt;height:5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" fillcolor="white [3201]" strokeweight="1.5pt">
                <v:textbox>
                  <w:txbxContent>
                    <w:p w14:paraId="546C0B05" w14:textId="77777777" w:rsidR="00823240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roduktivitas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Yang Belum Optimal</w:t>
                      </w:r>
                    </w:p>
                    <w:p w14:paraId="4FEF9835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r w:rsidRPr="00016F16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INPUT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134EC59" wp14:editId="465C0B57">
                <wp:simplePos x="0" y="0"/>
                <wp:positionH relativeFrom="column">
                  <wp:posOffset>4809381</wp:posOffset>
                </wp:positionH>
                <wp:positionV relativeFrom="paragraph">
                  <wp:posOffset>105410</wp:posOffset>
                </wp:positionV>
                <wp:extent cx="760288" cy="0"/>
                <wp:effectExtent l="19050" t="76200" r="0" b="76200"/>
                <wp:wrapNone/>
                <wp:docPr id="24" name="Straight Arrow Connector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60288" cy="0"/>
                        </a:xfrm>
                        <a:prstGeom prst="straightConnector1">
                          <a:avLst/>
                        </a:prstGeom>
                        <a:ln w="28575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D135AF" id="Straight Arrow Connector 24" o:spid="_x0000_s1026" type="#_x0000_t32" style="position:absolute;margin-left:378.7pt;margin-top:8.3pt;width:59.85pt;height:0;flip:x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" strokecolor="black [3213]" strokeweight="2.25pt">
                <v:stroke endarrow="block" joinstyle="miter"/>
              </v:shape>
            </w:pict>
          </mc:Fallback>
        </mc:AlternateContent>
      </w:r>
    </w:p>
    <w:p w14:paraId="22E7CCE0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1AB7143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42BEFDB" wp14:editId="349D89F0">
                <wp:simplePos x="0" y="0"/>
                <wp:positionH relativeFrom="column">
                  <wp:posOffset>2656332</wp:posOffset>
                </wp:positionH>
                <wp:positionV relativeFrom="paragraph">
                  <wp:posOffset>33985</wp:posOffset>
                </wp:positionV>
                <wp:extent cx="0" cy="186538"/>
                <wp:effectExtent l="76200" t="0" r="57150" b="61595"/>
                <wp:wrapNone/>
                <wp:docPr id="198" name="Straight Arrow Connector 1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6538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B98F8C3" id="Straight Arrow Connector 198" o:spid="_x0000_s1026" type="#_x0000_t32" style="position:absolute;margin-left:209.15pt;margin-top:2.7pt;width:0;height:14.7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" strokecolor="black [3213]" strokeweight=".5pt">
                <v:stroke endarrow="block" joinstyle="miter"/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AC18CD0" wp14:editId="0E43CC20">
                <wp:simplePos x="0" y="0"/>
                <wp:positionH relativeFrom="column">
                  <wp:posOffset>1402080</wp:posOffset>
                </wp:positionH>
                <wp:positionV relativeFrom="paragraph">
                  <wp:posOffset>263810</wp:posOffset>
                </wp:positionV>
                <wp:extent cx="2626995" cy="934278"/>
                <wp:effectExtent l="0" t="0" r="20955" b="18415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26995" cy="93427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458F570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Upaya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ingkat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roduktivitas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camat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ipunagara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abupate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Subang</w:t>
                            </w:r>
                          </w:p>
                          <w:p w14:paraId="33CC95AA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FF788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PROCESS</w:t>
                            </w:r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C18CD0" id="Text Box 3" o:spid="_x0000_s1027" type="#_x0000_t202" style="position:absolute;left:0;text-align:left;margin-left:110.4pt;margin-top:20.75pt;width:206.85pt;height:73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" fillcolor="white [3201]" strokeweight="1.5pt">
                <v:textbox>
                  <w:txbxContent>
                    <w:p w14:paraId="1458F570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Upaya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ingkat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roduktivitas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camat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ipunagara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abupate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Subang</w:t>
                      </w:r>
                    </w:p>
                    <w:p w14:paraId="33CC95AA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r w:rsidRPr="00FF7888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PROCESS</w:t>
                      </w:r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1924E08C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57FF5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59FAA2D1" wp14:editId="7F4518CB">
                <wp:simplePos x="0" y="0"/>
                <wp:positionH relativeFrom="column">
                  <wp:posOffset>-353403</wp:posOffset>
                </wp:positionH>
                <wp:positionV relativeFrom="paragraph">
                  <wp:posOffset>173355</wp:posOffset>
                </wp:positionV>
                <wp:extent cx="426720" cy="2891155"/>
                <wp:effectExtent l="0" t="0" r="11430" b="2349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6720" cy="28911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12171A" w14:textId="77777777" w:rsidR="00823240" w:rsidRPr="00727F1D" w:rsidRDefault="00823240" w:rsidP="00823240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36"/>
                                <w:szCs w:val="36"/>
                              </w:rPr>
                            </w:pPr>
                            <w:r w:rsidRPr="00727F1D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36"/>
                                <w:szCs w:val="36"/>
                              </w:rPr>
                              <w:t>FEED</w:t>
                            </w:r>
                          </w:p>
                          <w:p w14:paraId="730CEFB9" w14:textId="77777777" w:rsidR="00823240" w:rsidRPr="00727F1D" w:rsidRDefault="00823240" w:rsidP="00823240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36"/>
                                <w:szCs w:val="36"/>
                              </w:rPr>
                            </w:pPr>
                            <w:r w:rsidRPr="00727F1D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36"/>
                                <w:szCs w:val="36"/>
                              </w:rPr>
                              <w:t>BACK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FAA2D1" id="_x0000_s1028" type="#_x0000_t202" style="position:absolute;left:0;text-align:left;margin-left:-27.85pt;margin-top:13.65pt;width:33.6pt;height:227.65pt;z-index:25167564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">
                <v:textbox>
                  <w:txbxContent>
                    <w:p w14:paraId="0A12171A" w14:textId="77777777" w:rsidR="00823240" w:rsidRPr="00727F1D" w:rsidRDefault="00823240" w:rsidP="00823240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36"/>
                          <w:szCs w:val="36"/>
                        </w:rPr>
                      </w:pPr>
                      <w:r w:rsidRPr="00727F1D">
                        <w:rPr>
                          <w:rFonts w:ascii="Times New Roman" w:hAnsi="Times New Roman" w:cs="Times New Roman"/>
                          <w:i/>
                          <w:iCs/>
                          <w:sz w:val="36"/>
                          <w:szCs w:val="36"/>
                        </w:rPr>
                        <w:t>FEED</w:t>
                      </w:r>
                    </w:p>
                    <w:p w14:paraId="730CEFB9" w14:textId="77777777" w:rsidR="00823240" w:rsidRPr="00727F1D" w:rsidRDefault="00823240" w:rsidP="00823240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36"/>
                          <w:szCs w:val="36"/>
                        </w:rPr>
                      </w:pPr>
                      <w:r w:rsidRPr="00727F1D">
                        <w:rPr>
                          <w:rFonts w:ascii="Times New Roman" w:hAnsi="Times New Roman" w:cs="Times New Roman"/>
                          <w:i/>
                          <w:iCs/>
                          <w:sz w:val="36"/>
                          <w:szCs w:val="36"/>
                        </w:rPr>
                        <w:t>BACK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6C72018" w14:textId="77777777" w:rsidR="00823240" w:rsidRPr="004A2ABD" w:rsidRDefault="00823240" w:rsidP="0082324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0270C44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8D52107" wp14:editId="4360D7FE">
                <wp:simplePos x="0" y="0"/>
                <wp:positionH relativeFrom="column">
                  <wp:posOffset>2679954</wp:posOffset>
                </wp:positionH>
                <wp:positionV relativeFrom="paragraph">
                  <wp:posOffset>103480</wp:posOffset>
                </wp:positionV>
                <wp:extent cx="0" cy="186538"/>
                <wp:effectExtent l="76200" t="0" r="57150" b="61595"/>
                <wp:wrapNone/>
                <wp:docPr id="199" name="Straight Arrow Connector 1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6538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614D42F" id="Straight Arrow Connector 199" o:spid="_x0000_s1026" type="#_x0000_t32" style="position:absolute;margin-left:211pt;margin-top:8.15pt;width:0;height:14.7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" strokecolor="black [3213]" strokeweight=".5pt">
                <v:stroke endarrow="block" joinstyle="miter"/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54B0BEE" wp14:editId="5B158F70">
                <wp:simplePos x="0" y="0"/>
                <wp:positionH relativeFrom="column">
                  <wp:posOffset>1237615</wp:posOffset>
                </wp:positionH>
                <wp:positionV relativeFrom="paragraph">
                  <wp:posOffset>350088</wp:posOffset>
                </wp:positionV>
                <wp:extent cx="2916555" cy="2233295"/>
                <wp:effectExtent l="0" t="0" r="17145" b="14605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16555" cy="22332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4C22372" w14:textId="77777777" w:rsidR="00823240" w:rsidRPr="00822E1F" w:rsidRDefault="00823240" w:rsidP="00823240">
                            <w:pPr>
                              <w:pStyle w:val="ListParagraph"/>
                              <w:spacing w:line="360" w:lineRule="auto"/>
                              <w:ind w:left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analisis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erdasark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roses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iat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ingkatk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roduktivitas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ondang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.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iagi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yang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diri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spek-</w:t>
                            </w:r>
                            <w:proofErr w:type="gram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spek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:</w:t>
                            </w:r>
                            <w:proofErr w:type="gramEnd"/>
                          </w:p>
                          <w:p w14:paraId="16D69399" w14:textId="77777777" w:rsidR="00823240" w:rsidRPr="00822E1F" w:rsidRDefault="00823240" w:rsidP="0082324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spacing w:line="360" w:lineRule="auto"/>
                              <w:ind w:left="567" w:hanging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rbaik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us-menerus</w:t>
                            </w:r>
                            <w:proofErr w:type="spellEnd"/>
                          </w:p>
                          <w:p w14:paraId="40E91D7D" w14:textId="77777777" w:rsidR="00823240" w:rsidRPr="00822E1F" w:rsidRDefault="00823240" w:rsidP="0082324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spacing w:line="360" w:lineRule="auto"/>
                              <w:ind w:left="567" w:hanging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ningkat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utu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kerjaan</w:t>
                            </w:r>
                            <w:proofErr w:type="spellEnd"/>
                          </w:p>
                          <w:p w14:paraId="4A1D1422" w14:textId="77777777" w:rsidR="00823240" w:rsidRPr="00822E1F" w:rsidRDefault="00823240" w:rsidP="0082324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spacing w:line="360" w:lineRule="auto"/>
                              <w:ind w:left="567" w:hanging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meberdayaan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mber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ya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anusia</w:t>
                            </w:r>
                            <w:proofErr w:type="spellEnd"/>
                          </w:p>
                          <w:p w14:paraId="589A4061" w14:textId="77777777" w:rsidR="00823240" w:rsidRPr="00822E1F" w:rsidRDefault="00823240" w:rsidP="0082324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spacing w:line="360" w:lineRule="auto"/>
                              <w:ind w:left="567" w:hanging="426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ilsafat</w:t>
                            </w:r>
                            <w:proofErr w:type="spellEnd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822E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rganisasi</w:t>
                            </w:r>
                            <w:proofErr w:type="spellEnd"/>
                          </w:p>
                          <w:p w14:paraId="30A4B5E3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4B0BEE" id="Text Box 4" o:spid="_x0000_s1029" type="#_x0000_t202" style="position:absolute;left:0;text-align:left;margin-left:97.45pt;margin-top:27.55pt;width:229.65pt;height:175.8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" fillcolor="white [3201]" strokeweight="1.5pt">
                <v:textbox>
                  <w:txbxContent>
                    <w:p w14:paraId="34C22372" w14:textId="77777777" w:rsidR="00823240" w:rsidRPr="00822E1F" w:rsidRDefault="00823240" w:rsidP="00823240">
                      <w:pPr>
                        <w:pStyle w:val="ListParagraph"/>
                        <w:spacing w:line="360" w:lineRule="auto"/>
                        <w:ind w:left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analisis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erdasark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roses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iat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ingkatk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roduktivitas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ondang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.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iagi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yang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diri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spek-</w:t>
                      </w:r>
                      <w:proofErr w:type="gram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spek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:</w:t>
                      </w:r>
                      <w:proofErr w:type="gramEnd"/>
                    </w:p>
                    <w:p w14:paraId="16D69399" w14:textId="77777777" w:rsidR="00823240" w:rsidRPr="00822E1F" w:rsidRDefault="00823240" w:rsidP="0082324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spacing w:line="360" w:lineRule="auto"/>
                        <w:ind w:left="567" w:hanging="426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rbaik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us-menerus</w:t>
                      </w:r>
                      <w:proofErr w:type="spellEnd"/>
                    </w:p>
                    <w:p w14:paraId="40E91D7D" w14:textId="77777777" w:rsidR="00823240" w:rsidRPr="00822E1F" w:rsidRDefault="00823240" w:rsidP="0082324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spacing w:line="360" w:lineRule="auto"/>
                        <w:ind w:left="567" w:hanging="426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ningkat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utu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kerjaan</w:t>
                      </w:r>
                      <w:proofErr w:type="spellEnd"/>
                    </w:p>
                    <w:p w14:paraId="4A1D1422" w14:textId="77777777" w:rsidR="00823240" w:rsidRPr="00822E1F" w:rsidRDefault="00823240" w:rsidP="0082324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spacing w:line="360" w:lineRule="auto"/>
                        <w:ind w:left="567" w:hanging="426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meberdayaan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mber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ya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anusia</w:t>
                      </w:r>
                      <w:proofErr w:type="spellEnd"/>
                    </w:p>
                    <w:p w14:paraId="589A4061" w14:textId="77777777" w:rsidR="00823240" w:rsidRPr="00822E1F" w:rsidRDefault="00823240" w:rsidP="0082324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spacing w:line="360" w:lineRule="auto"/>
                        <w:ind w:left="567" w:hanging="426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ilsafat</w:t>
                      </w:r>
                      <w:proofErr w:type="spellEnd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822E1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rganisasi</w:t>
                      </w:r>
                      <w:proofErr w:type="spellEnd"/>
                    </w:p>
                    <w:p w14:paraId="30A4B5E3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50E547C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1CBF356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842FF5D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D4B5372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DCD3340" w14:textId="77777777" w:rsidR="00823240" w:rsidRPr="000D1DFF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433FB3D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93A1698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52C9DC4" wp14:editId="7BAD5F7C">
                <wp:simplePos x="0" y="0"/>
                <wp:positionH relativeFrom="column">
                  <wp:posOffset>2703195</wp:posOffset>
                </wp:positionH>
                <wp:positionV relativeFrom="paragraph">
                  <wp:posOffset>36195</wp:posOffset>
                </wp:positionV>
                <wp:extent cx="0" cy="519430"/>
                <wp:effectExtent l="76200" t="0" r="57150" b="52070"/>
                <wp:wrapNone/>
                <wp:docPr id="203" name="Straight Arrow Connector 2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1943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E65CB7B" id="Straight Arrow Connector 203" o:spid="_x0000_s1026" type="#_x0000_t32" style="position:absolute;margin-left:212.85pt;margin-top:2.85pt;width:0;height:40.9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" strokecolor="black [3200]" strokeweight="1.5pt">
                <v:stroke endarrow="block" joinstyle="miter"/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5351ED8" wp14:editId="21ED159E">
                <wp:simplePos x="0" y="0"/>
                <wp:positionH relativeFrom="column">
                  <wp:posOffset>3550109</wp:posOffset>
                </wp:positionH>
                <wp:positionV relativeFrom="paragraph">
                  <wp:posOffset>251433</wp:posOffset>
                </wp:positionV>
                <wp:extent cx="1896745" cy="1546428"/>
                <wp:effectExtent l="0" t="0" r="27305" b="15875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96745" cy="154642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2742E22" w14:textId="77777777" w:rsidR="00823240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roduktiv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asi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elum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optimal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tau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aksima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aren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urangny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ukung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an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pay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yang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beri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14:paraId="7E1AADE2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FF788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OUTPUT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351ED8" id="Text Box 5" o:spid="_x0000_s1030" type="#_x0000_t202" style="position:absolute;left:0;text-align:left;margin-left:279.55pt;margin-top:19.8pt;width:149.35pt;height:121.7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" fillcolor="white [3201]" strokeweight="1.5pt">
                <v:textbox>
                  <w:txbxContent>
                    <w:p w14:paraId="42742E22" w14:textId="77777777" w:rsidR="00823240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roduktiv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asi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elum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optimal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tau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aksima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aren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urangny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ukung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an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pay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yang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beri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</w:t>
                      </w:r>
                    </w:p>
                    <w:p w14:paraId="7E1AADE2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r w:rsidRPr="00FF7888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OUTPUT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F631D60" wp14:editId="386AB096">
                <wp:simplePos x="0" y="0"/>
                <wp:positionH relativeFrom="margin">
                  <wp:posOffset>-29669</wp:posOffset>
                </wp:positionH>
                <wp:positionV relativeFrom="paragraph">
                  <wp:posOffset>261161</wp:posOffset>
                </wp:positionV>
                <wp:extent cx="1896745" cy="1536970"/>
                <wp:effectExtent l="0" t="0" r="27305" b="2540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96745" cy="15369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5653830" w14:textId="77777777" w:rsidR="00823240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roduktiv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da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optimal dan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is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maksimal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g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aren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iat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an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pay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ningkat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da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laku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14:paraId="07295BB6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FF788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OUTPUT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  <w:p w14:paraId="58B01987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FF788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Output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631D60" id="Text Box 7" o:spid="_x0000_s1031" type="#_x0000_t202" style="position:absolute;left:0;text-align:left;margin-left:-2.35pt;margin-top:20.55pt;width:149.35pt;height:121pt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" fillcolor="white [3201]" strokeweight="1.5pt">
                <v:textbox>
                  <w:txbxContent>
                    <w:p w14:paraId="35653830" w14:textId="77777777" w:rsidR="00823240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roduktiv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da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optimal dan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is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maksimal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g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aren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iat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an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pay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ningkat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da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laku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</w:t>
                      </w:r>
                    </w:p>
                    <w:p w14:paraId="07295BB6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r w:rsidRPr="00FF7888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OUTPUT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  <w:p w14:paraId="58B01987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r w:rsidRPr="00FF7888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Output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481B157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005339F" wp14:editId="129A3F65">
                <wp:simplePos x="0" y="0"/>
                <wp:positionH relativeFrom="column">
                  <wp:posOffset>2098675</wp:posOffset>
                </wp:positionH>
                <wp:positionV relativeFrom="paragraph">
                  <wp:posOffset>207442</wp:posOffset>
                </wp:positionV>
                <wp:extent cx="1236345" cy="601345"/>
                <wp:effectExtent l="0" t="0" r="20955" b="27305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36345" cy="60134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9F4FF82" w14:textId="77777777" w:rsidR="00823240" w:rsidRPr="00822E1F" w:rsidRDefault="00823240" w:rsidP="0082324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Upaya yang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lakuka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05339F" id="Text Box 6" o:spid="_x0000_s1032" type="#_x0000_t202" style="position:absolute;left:0;text-align:left;margin-left:165.25pt;margin-top:16.35pt;width:97.35pt;height:47.3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" fillcolor="white [3201]" strokeweight="1.5pt">
                <v:textbox>
                  <w:txbxContent>
                    <w:p w14:paraId="29F4FF82" w14:textId="77777777" w:rsidR="00823240" w:rsidRPr="00822E1F" w:rsidRDefault="00823240" w:rsidP="0082324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Upaya yang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lakukan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14:paraId="0E7D3492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27EB712" wp14:editId="1241FBEB">
                <wp:simplePos x="0" y="0"/>
                <wp:positionH relativeFrom="column">
                  <wp:posOffset>3347085</wp:posOffset>
                </wp:positionH>
                <wp:positionV relativeFrom="paragraph">
                  <wp:posOffset>170180</wp:posOffset>
                </wp:positionV>
                <wp:extent cx="184785" cy="0"/>
                <wp:effectExtent l="0" t="95250" r="0" b="9525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84785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FECEE78" id="Straight Arrow Connector 14" o:spid="_x0000_s1026" type="#_x0000_t32" style="position:absolute;margin-left:263.55pt;margin-top:13.4pt;width:14.55pt;height:0;flip:x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" strokecolor="black [3213]" strokeweight="3pt">
                <v:stroke endarrow="block" joinstyle="miter"/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86A19B3" wp14:editId="6968ABC3">
                <wp:simplePos x="0" y="0"/>
                <wp:positionH relativeFrom="column">
                  <wp:posOffset>1896745</wp:posOffset>
                </wp:positionH>
                <wp:positionV relativeFrom="paragraph">
                  <wp:posOffset>167437</wp:posOffset>
                </wp:positionV>
                <wp:extent cx="184785" cy="0"/>
                <wp:effectExtent l="0" t="95250" r="0" b="9525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84785" cy="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DBFC43E" id="Straight Arrow Connector 15" o:spid="_x0000_s1026" type="#_x0000_t32" style="position:absolute;margin-left:149.35pt;margin-top:13.2pt;width:14.55pt;height:0;flip:x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" strokecolor="black [3213]" strokeweight="3pt">
                <v:stroke endarrow="block" joinstyle="miter"/>
              </v:shap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F923978" wp14:editId="57B3A46F">
                <wp:simplePos x="0" y="0"/>
                <wp:positionH relativeFrom="column">
                  <wp:posOffset>-177958</wp:posOffset>
                </wp:positionH>
                <wp:positionV relativeFrom="paragraph">
                  <wp:posOffset>355436</wp:posOffset>
                </wp:positionV>
                <wp:extent cx="22047" cy="1433887"/>
                <wp:effectExtent l="19050" t="19050" r="35560" b="33020"/>
                <wp:wrapNone/>
                <wp:docPr id="20" name="Straight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047" cy="1433887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D7AD061" id="Straight Connector 20" o:spid="_x0000_s1026" style="position:absolute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4pt,28pt" to="-12.25pt,140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" strokecolor="black [3200]" strokeweight="2.25pt">
                <v:stroke joinstyle="miter"/>
              </v:line>
            </w:pict>
          </mc:Fallback>
        </mc:AlternateContent>
      </w: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1B80946" wp14:editId="2C4878D4">
                <wp:simplePos x="0" y="0"/>
                <wp:positionH relativeFrom="column">
                  <wp:posOffset>-176459</wp:posOffset>
                </wp:positionH>
                <wp:positionV relativeFrom="paragraph">
                  <wp:posOffset>356934</wp:posOffset>
                </wp:positionV>
                <wp:extent cx="143839" cy="0"/>
                <wp:effectExtent l="19050" t="19050" r="8890" b="19050"/>
                <wp:wrapNone/>
                <wp:docPr id="19" name="Straight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3839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6C496A3" id="Straight Connector 19" o:spid="_x0000_s1026" style="position:absolute;flip:x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13.9pt,28.1pt" to="-2.55pt,28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" strokecolor="black [3213]" strokeweight="2.25pt">
                <v:stroke joinstyle="miter"/>
              </v:line>
            </w:pict>
          </mc:Fallback>
        </mc:AlternateContent>
      </w:r>
    </w:p>
    <w:p w14:paraId="74566FF8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312805F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7D378FA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35031E8" wp14:editId="669789C4">
                <wp:simplePos x="0" y="0"/>
                <wp:positionH relativeFrom="column">
                  <wp:posOffset>991735</wp:posOffset>
                </wp:positionH>
                <wp:positionV relativeFrom="paragraph">
                  <wp:posOffset>219506</wp:posOffset>
                </wp:positionV>
                <wp:extent cx="3564614" cy="1361873"/>
                <wp:effectExtent l="0" t="0" r="17145" b="1016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64614" cy="136187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190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4817C0E" w14:textId="77777777" w:rsidR="00823240" w:rsidRDefault="00823240" w:rsidP="00823240">
                            <w:pPr>
                              <w:tabs>
                                <w:tab w:val="left" w:pos="142"/>
                              </w:tabs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ingkatny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roduktiv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aren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Responsibil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mampu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aktor-fakto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an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pay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yang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erpengaru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esert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akto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ndukung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rj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(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butuh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gawa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)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da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penuh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tau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laksana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14:paraId="06810479" w14:textId="77777777" w:rsidR="00823240" w:rsidRPr="00822E1F" w:rsidRDefault="00823240" w:rsidP="00823240">
                            <w:pPr>
                              <w:tabs>
                                <w:tab w:val="left" w:pos="142"/>
                              </w:tabs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FF788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OUTCOME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5031E8" id="Text Box 8" o:spid="_x0000_s1033" type="#_x0000_t202" style="position:absolute;left:0;text-align:left;margin-left:78.1pt;margin-top:17.3pt;width:280.7pt;height:107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" fillcolor="white [3201]" strokeweight="1.5pt">
                <v:textbox>
                  <w:txbxContent>
                    <w:p w14:paraId="54817C0E" w14:textId="77777777" w:rsidR="00823240" w:rsidRDefault="00823240" w:rsidP="00823240">
                      <w:pPr>
                        <w:tabs>
                          <w:tab w:val="left" w:pos="142"/>
                        </w:tabs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ingkatny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roduktiv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aren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,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Responsibil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,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mampu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,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aktor-fakto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an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pay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yang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erpengaru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esert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akto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ndukung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rj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(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butuh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gawa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)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da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penuh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tau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laksana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</w:t>
                      </w:r>
                    </w:p>
                    <w:p w14:paraId="06810479" w14:textId="77777777" w:rsidR="00823240" w:rsidRPr="00822E1F" w:rsidRDefault="00823240" w:rsidP="00823240">
                      <w:pPr>
                        <w:tabs>
                          <w:tab w:val="left" w:pos="142"/>
                        </w:tabs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r w:rsidRPr="00FF7888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OUTCOME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36D4FF10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A2AB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E8D010A" wp14:editId="626DB87E">
                <wp:simplePos x="0" y="0"/>
                <wp:positionH relativeFrom="column">
                  <wp:posOffset>-156368</wp:posOffset>
                </wp:positionH>
                <wp:positionV relativeFrom="paragraph">
                  <wp:posOffset>327082</wp:posOffset>
                </wp:positionV>
                <wp:extent cx="1068969" cy="10274"/>
                <wp:effectExtent l="0" t="76200" r="17145" b="85090"/>
                <wp:wrapNone/>
                <wp:docPr id="21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68969" cy="10274"/>
                        </a:xfrm>
                        <a:prstGeom prst="straightConnector1">
                          <a:avLst/>
                        </a:prstGeom>
                        <a:ln w="28575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A6B6F04" id="Straight Arrow Connector 21" o:spid="_x0000_s1026" type="#_x0000_t32" style="position:absolute;margin-left:-12.3pt;margin-top:25.75pt;width:84.15pt;height:.8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" strokecolor="black [3213]" strokeweight="2.25pt">
                <v:stroke endarrow="block" joinstyle="miter"/>
              </v:shape>
            </w:pict>
          </mc:Fallback>
        </mc:AlternateContent>
      </w:r>
    </w:p>
    <w:p w14:paraId="2449E666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218ABE0" w14:textId="77777777" w:rsidR="00823240" w:rsidRPr="004A2ABD" w:rsidRDefault="00823240" w:rsidP="00823240">
      <w:pPr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264BAE24" wp14:editId="406451ED">
                <wp:simplePos x="0" y="0"/>
                <wp:positionH relativeFrom="column">
                  <wp:posOffset>4655820</wp:posOffset>
                </wp:positionH>
                <wp:positionV relativeFrom="paragraph">
                  <wp:posOffset>229235</wp:posOffset>
                </wp:positionV>
                <wp:extent cx="983615" cy="20955"/>
                <wp:effectExtent l="38100" t="57150" r="0" b="93345"/>
                <wp:wrapNone/>
                <wp:docPr id="207" name="Straight Arrow Connector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83615" cy="2095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83B742A" id="Straight Arrow Connector 207" o:spid="_x0000_s1026" type="#_x0000_t32" style="position:absolute;margin-left:366.6pt;margin-top:18.05pt;width:77.45pt;height:1.65pt;flip:x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" strokecolor="black [3200]" strokeweight="1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3A7C970" wp14:editId="36E7AD72">
                <wp:simplePos x="0" y="0"/>
                <wp:positionH relativeFrom="column">
                  <wp:posOffset>-418466</wp:posOffset>
                </wp:positionH>
                <wp:positionV relativeFrom="paragraph">
                  <wp:posOffset>231140</wp:posOffset>
                </wp:positionV>
                <wp:extent cx="1283335" cy="19050"/>
                <wp:effectExtent l="0" t="57150" r="12065" b="95250"/>
                <wp:wrapNone/>
                <wp:docPr id="206" name="Straight Arrow Connector 2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3335" cy="190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4D265E0" id="Straight Arrow Connector 206" o:spid="_x0000_s1026" type="#_x0000_t32" style="position:absolute;margin-left:-32.95pt;margin-top:18.2pt;width:101.05pt;height:1.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" strokecolor="black [3200]" strokeweight="1.5pt">
                <v:stroke endarrow="block" joinstyle="miter"/>
              </v:shape>
            </w:pict>
          </mc:Fallback>
        </mc:AlternateContent>
      </w:r>
    </w:p>
    <w:p w14:paraId="47867B87" w14:textId="77777777" w:rsidR="00823240" w:rsidRDefault="00823240" w:rsidP="00823240">
      <w:pPr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  <w:sectPr w:rsidR="00823240" w:rsidSect="005114F0">
          <w:pgSz w:w="11906" w:h="16838" w:code="9"/>
          <w:pgMar w:top="2268" w:right="1701" w:bottom="1701" w:left="2268" w:header="720" w:footer="720" w:gutter="0"/>
          <w:pgNumType w:start="8"/>
          <w:cols w:space="720"/>
          <w:titlePg/>
          <w:docGrid w:linePitch="360"/>
        </w:sectPr>
      </w:pPr>
    </w:p>
    <w:p w14:paraId="38108984" w14:textId="77777777" w:rsidR="000105B1" w:rsidRPr="00E1717A" w:rsidRDefault="000105B1" w:rsidP="00E1717A"/>
    <w:sectPr w:rsidR="000105B1" w:rsidRPr="00E1717A" w:rsidSect="00BE4563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9A9DB4" w14:textId="77777777" w:rsidR="00A01D25" w:rsidRDefault="00A01D25" w:rsidP="008438A1">
      <w:pPr>
        <w:spacing w:after="0" w:line="240" w:lineRule="auto"/>
      </w:pPr>
      <w:r>
        <w:separator/>
      </w:r>
    </w:p>
  </w:endnote>
  <w:endnote w:type="continuationSeparator" w:id="0">
    <w:p w14:paraId="0A1FB849" w14:textId="77777777" w:rsidR="00A01D25" w:rsidRDefault="00A01D25" w:rsidP="008438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79B896" w14:textId="77777777" w:rsidR="00A01D25" w:rsidRDefault="00A01D25" w:rsidP="008438A1">
      <w:pPr>
        <w:spacing w:after="0" w:line="240" w:lineRule="auto"/>
      </w:pPr>
      <w:r>
        <w:separator/>
      </w:r>
    </w:p>
  </w:footnote>
  <w:footnote w:type="continuationSeparator" w:id="0">
    <w:p w14:paraId="4018BE57" w14:textId="77777777" w:rsidR="00A01D25" w:rsidRDefault="00A01D25" w:rsidP="008438A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65A1E"/>
    <w:multiLevelType w:val="hybridMultilevel"/>
    <w:tmpl w:val="5D564294"/>
    <w:lvl w:ilvl="0" w:tplc="9078C7D2">
      <w:start w:val="1"/>
      <w:numFmt w:val="decimal"/>
      <w:lvlText w:val="%1."/>
      <w:lvlJc w:val="left"/>
      <w:pPr>
        <w:ind w:left="1582" w:hanging="286"/>
      </w:pPr>
      <w:rPr>
        <w:rFonts w:ascii="Times New Roman" w:eastAsiaTheme="minorHAnsi" w:hAnsi="Times New Roman" w:cs="Times New Roman"/>
        <w:w w:val="100"/>
        <w:sz w:val="24"/>
        <w:szCs w:val="24"/>
        <w:lang w:eastAsia="en-US" w:bidi="ar-SA"/>
      </w:rPr>
    </w:lvl>
    <w:lvl w:ilvl="1" w:tplc="974CC656">
      <w:numFmt w:val="bullet"/>
      <w:lvlText w:val="•"/>
      <w:lvlJc w:val="left"/>
      <w:pPr>
        <w:ind w:left="2339" w:hanging="286"/>
      </w:pPr>
      <w:rPr>
        <w:rFonts w:hint="default"/>
        <w:lang w:eastAsia="en-US" w:bidi="ar-SA"/>
      </w:rPr>
    </w:lvl>
    <w:lvl w:ilvl="2" w:tplc="4DDC5352">
      <w:numFmt w:val="bullet"/>
      <w:lvlText w:val="•"/>
      <w:lvlJc w:val="left"/>
      <w:pPr>
        <w:ind w:left="3098" w:hanging="286"/>
      </w:pPr>
      <w:rPr>
        <w:rFonts w:hint="default"/>
        <w:lang w:eastAsia="en-US" w:bidi="ar-SA"/>
      </w:rPr>
    </w:lvl>
    <w:lvl w:ilvl="3" w:tplc="FFB0BD20">
      <w:numFmt w:val="bullet"/>
      <w:lvlText w:val="•"/>
      <w:lvlJc w:val="left"/>
      <w:pPr>
        <w:ind w:left="3857" w:hanging="286"/>
      </w:pPr>
      <w:rPr>
        <w:rFonts w:hint="default"/>
        <w:lang w:eastAsia="en-US" w:bidi="ar-SA"/>
      </w:rPr>
    </w:lvl>
    <w:lvl w:ilvl="4" w:tplc="FF644CC6">
      <w:numFmt w:val="bullet"/>
      <w:lvlText w:val="•"/>
      <w:lvlJc w:val="left"/>
      <w:pPr>
        <w:ind w:left="4616" w:hanging="286"/>
      </w:pPr>
      <w:rPr>
        <w:rFonts w:hint="default"/>
        <w:lang w:eastAsia="en-US" w:bidi="ar-SA"/>
      </w:rPr>
    </w:lvl>
    <w:lvl w:ilvl="5" w:tplc="CFE03B16">
      <w:numFmt w:val="bullet"/>
      <w:lvlText w:val="•"/>
      <w:lvlJc w:val="left"/>
      <w:pPr>
        <w:ind w:left="5375" w:hanging="286"/>
      </w:pPr>
      <w:rPr>
        <w:rFonts w:hint="default"/>
        <w:lang w:eastAsia="en-US" w:bidi="ar-SA"/>
      </w:rPr>
    </w:lvl>
    <w:lvl w:ilvl="6" w:tplc="47F868BE">
      <w:numFmt w:val="bullet"/>
      <w:lvlText w:val="•"/>
      <w:lvlJc w:val="left"/>
      <w:pPr>
        <w:ind w:left="6134" w:hanging="286"/>
      </w:pPr>
      <w:rPr>
        <w:rFonts w:hint="default"/>
        <w:lang w:eastAsia="en-US" w:bidi="ar-SA"/>
      </w:rPr>
    </w:lvl>
    <w:lvl w:ilvl="7" w:tplc="969A3292">
      <w:numFmt w:val="bullet"/>
      <w:lvlText w:val="•"/>
      <w:lvlJc w:val="left"/>
      <w:pPr>
        <w:ind w:left="6893" w:hanging="286"/>
      </w:pPr>
      <w:rPr>
        <w:rFonts w:hint="default"/>
        <w:lang w:eastAsia="en-US" w:bidi="ar-SA"/>
      </w:rPr>
    </w:lvl>
    <w:lvl w:ilvl="8" w:tplc="9BC4446E">
      <w:numFmt w:val="bullet"/>
      <w:lvlText w:val="•"/>
      <w:lvlJc w:val="left"/>
      <w:pPr>
        <w:ind w:left="7652" w:hanging="286"/>
      </w:pPr>
      <w:rPr>
        <w:rFonts w:hint="default"/>
        <w:lang w:eastAsia="en-US" w:bidi="ar-SA"/>
      </w:rPr>
    </w:lvl>
  </w:abstractNum>
  <w:abstractNum w:abstractNumId="1" w15:restartNumberingAfterBreak="0">
    <w:nsid w:val="05512AD7"/>
    <w:multiLevelType w:val="hybridMultilevel"/>
    <w:tmpl w:val="53E2548E"/>
    <w:lvl w:ilvl="0" w:tplc="0409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05E67BF3"/>
    <w:multiLevelType w:val="hybridMultilevel"/>
    <w:tmpl w:val="00925C82"/>
    <w:lvl w:ilvl="0" w:tplc="92123AF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 w15:restartNumberingAfterBreak="0">
    <w:nsid w:val="10AD5EF5"/>
    <w:multiLevelType w:val="multilevel"/>
    <w:tmpl w:val="F4900168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846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1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35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64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86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57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214" w:hanging="1800"/>
      </w:pPr>
      <w:rPr>
        <w:rFonts w:hint="default"/>
      </w:rPr>
    </w:lvl>
  </w:abstractNum>
  <w:abstractNum w:abstractNumId="4" w15:restartNumberingAfterBreak="0">
    <w:nsid w:val="11E77EB2"/>
    <w:multiLevelType w:val="hybridMultilevel"/>
    <w:tmpl w:val="4F5283D4"/>
    <w:lvl w:ilvl="0" w:tplc="0409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 w15:restartNumberingAfterBreak="0">
    <w:nsid w:val="173A38FF"/>
    <w:multiLevelType w:val="hybridMultilevel"/>
    <w:tmpl w:val="63C2994E"/>
    <w:lvl w:ilvl="0" w:tplc="0409000B">
      <w:start w:val="1"/>
      <w:numFmt w:val="bullet"/>
      <w:lvlText w:val=""/>
      <w:lvlJc w:val="left"/>
      <w:pPr>
        <w:ind w:left="1713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6" w15:restartNumberingAfterBreak="0">
    <w:nsid w:val="268B6D4D"/>
    <w:multiLevelType w:val="hybridMultilevel"/>
    <w:tmpl w:val="03CE5388"/>
    <w:lvl w:ilvl="0" w:tplc="0409000B">
      <w:start w:val="1"/>
      <w:numFmt w:val="bullet"/>
      <w:lvlText w:val=""/>
      <w:lvlJc w:val="left"/>
      <w:pPr>
        <w:ind w:left="1146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7" w15:restartNumberingAfterBreak="0">
    <w:nsid w:val="42631FA9"/>
    <w:multiLevelType w:val="hybridMultilevel"/>
    <w:tmpl w:val="7DA2582A"/>
    <w:lvl w:ilvl="0" w:tplc="0409000B">
      <w:start w:val="1"/>
      <w:numFmt w:val="bullet"/>
      <w:lvlText w:val=""/>
      <w:lvlJc w:val="left"/>
      <w:pPr>
        <w:ind w:left="1146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8" w15:restartNumberingAfterBreak="0">
    <w:nsid w:val="53E94A14"/>
    <w:multiLevelType w:val="hybridMultilevel"/>
    <w:tmpl w:val="3D44B0BC"/>
    <w:lvl w:ilvl="0" w:tplc="C7E8823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73613E"/>
    <w:multiLevelType w:val="multilevel"/>
    <w:tmpl w:val="C8920D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59AE2466"/>
    <w:multiLevelType w:val="hybridMultilevel"/>
    <w:tmpl w:val="2BA6DE40"/>
    <w:lvl w:ilvl="0" w:tplc="04090003">
      <w:start w:val="1"/>
      <w:numFmt w:val="bullet"/>
      <w:lvlText w:val="o"/>
      <w:lvlJc w:val="left"/>
      <w:pPr>
        <w:ind w:left="1713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1" w15:restartNumberingAfterBreak="0">
    <w:nsid w:val="5A9E1D02"/>
    <w:multiLevelType w:val="hybridMultilevel"/>
    <w:tmpl w:val="B7443B8A"/>
    <w:lvl w:ilvl="0" w:tplc="7930BEC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5AD02F85"/>
    <w:multiLevelType w:val="hybridMultilevel"/>
    <w:tmpl w:val="7CEE552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EE0F43"/>
    <w:multiLevelType w:val="hybridMultilevel"/>
    <w:tmpl w:val="4EB0399C"/>
    <w:lvl w:ilvl="0" w:tplc="04090003">
      <w:start w:val="1"/>
      <w:numFmt w:val="bullet"/>
      <w:lvlText w:val="o"/>
      <w:lvlJc w:val="left"/>
      <w:pPr>
        <w:ind w:left="1713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4" w15:restartNumberingAfterBreak="0">
    <w:nsid w:val="739E38F3"/>
    <w:multiLevelType w:val="hybridMultilevel"/>
    <w:tmpl w:val="175690BE"/>
    <w:lvl w:ilvl="0" w:tplc="0409000B">
      <w:start w:val="1"/>
      <w:numFmt w:val="bullet"/>
      <w:lvlText w:val=""/>
      <w:lvlJc w:val="left"/>
      <w:pPr>
        <w:ind w:left="1211" w:hanging="360"/>
      </w:pPr>
      <w:rPr>
        <w:rFonts w:ascii="Wingdings" w:hAnsi="Wingdings" w:hint="default"/>
      </w:rPr>
    </w:lvl>
    <w:lvl w:ilvl="1" w:tplc="FFFFFFFF" w:tentative="1">
      <w:start w:val="1"/>
      <w:numFmt w:val="lowerLetter"/>
      <w:lvlText w:val="%2."/>
      <w:lvlJc w:val="left"/>
      <w:pPr>
        <w:ind w:left="1931" w:hanging="360"/>
      </w:pPr>
    </w:lvl>
    <w:lvl w:ilvl="2" w:tplc="FFFFFFFF" w:tentative="1">
      <w:start w:val="1"/>
      <w:numFmt w:val="lowerRoman"/>
      <w:lvlText w:val="%3."/>
      <w:lvlJc w:val="right"/>
      <w:pPr>
        <w:ind w:left="2651" w:hanging="180"/>
      </w:pPr>
    </w:lvl>
    <w:lvl w:ilvl="3" w:tplc="FFFFFFFF" w:tentative="1">
      <w:start w:val="1"/>
      <w:numFmt w:val="decimal"/>
      <w:lvlText w:val="%4."/>
      <w:lvlJc w:val="left"/>
      <w:pPr>
        <w:ind w:left="3371" w:hanging="360"/>
      </w:pPr>
    </w:lvl>
    <w:lvl w:ilvl="4" w:tplc="FFFFFFFF" w:tentative="1">
      <w:start w:val="1"/>
      <w:numFmt w:val="lowerLetter"/>
      <w:lvlText w:val="%5."/>
      <w:lvlJc w:val="left"/>
      <w:pPr>
        <w:ind w:left="4091" w:hanging="360"/>
      </w:pPr>
    </w:lvl>
    <w:lvl w:ilvl="5" w:tplc="FFFFFFFF" w:tentative="1">
      <w:start w:val="1"/>
      <w:numFmt w:val="lowerRoman"/>
      <w:lvlText w:val="%6."/>
      <w:lvlJc w:val="right"/>
      <w:pPr>
        <w:ind w:left="4811" w:hanging="180"/>
      </w:pPr>
    </w:lvl>
    <w:lvl w:ilvl="6" w:tplc="FFFFFFFF" w:tentative="1">
      <w:start w:val="1"/>
      <w:numFmt w:val="decimal"/>
      <w:lvlText w:val="%7."/>
      <w:lvlJc w:val="left"/>
      <w:pPr>
        <w:ind w:left="5531" w:hanging="360"/>
      </w:pPr>
    </w:lvl>
    <w:lvl w:ilvl="7" w:tplc="FFFFFFFF" w:tentative="1">
      <w:start w:val="1"/>
      <w:numFmt w:val="lowerLetter"/>
      <w:lvlText w:val="%8."/>
      <w:lvlJc w:val="left"/>
      <w:pPr>
        <w:ind w:left="6251" w:hanging="360"/>
      </w:pPr>
    </w:lvl>
    <w:lvl w:ilvl="8" w:tplc="FFFFFFFF" w:tentative="1">
      <w:start w:val="1"/>
      <w:numFmt w:val="lowerRoman"/>
      <w:lvlText w:val="%9."/>
      <w:lvlJc w:val="right"/>
      <w:pPr>
        <w:ind w:left="6971" w:hanging="180"/>
      </w:pPr>
    </w:lvl>
  </w:abstractNum>
  <w:num w:numId="1" w16cid:durableId="997346017">
    <w:abstractNumId w:val="0"/>
  </w:num>
  <w:num w:numId="2" w16cid:durableId="2062364355">
    <w:abstractNumId w:val="9"/>
  </w:num>
  <w:num w:numId="3" w16cid:durableId="521825070">
    <w:abstractNumId w:val="12"/>
  </w:num>
  <w:num w:numId="4" w16cid:durableId="518859302">
    <w:abstractNumId w:val="3"/>
  </w:num>
  <w:num w:numId="5" w16cid:durableId="570652277">
    <w:abstractNumId w:val="2"/>
  </w:num>
  <w:num w:numId="6" w16cid:durableId="1031688621">
    <w:abstractNumId w:val="11"/>
  </w:num>
  <w:num w:numId="7" w16cid:durableId="1186943445">
    <w:abstractNumId w:val="14"/>
  </w:num>
  <w:num w:numId="8" w16cid:durableId="265239810">
    <w:abstractNumId w:val="6"/>
  </w:num>
  <w:num w:numId="9" w16cid:durableId="685711814">
    <w:abstractNumId w:val="5"/>
  </w:num>
  <w:num w:numId="10" w16cid:durableId="1646859206">
    <w:abstractNumId w:val="13"/>
  </w:num>
  <w:num w:numId="11" w16cid:durableId="1235551363">
    <w:abstractNumId w:val="4"/>
  </w:num>
  <w:num w:numId="12" w16cid:durableId="1267154458">
    <w:abstractNumId w:val="1"/>
  </w:num>
  <w:num w:numId="13" w16cid:durableId="747389668">
    <w:abstractNumId w:val="10"/>
  </w:num>
  <w:num w:numId="14" w16cid:durableId="2029717108">
    <w:abstractNumId w:val="8"/>
  </w:num>
  <w:num w:numId="15" w16cid:durableId="93312486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4563"/>
    <w:rsid w:val="000105B1"/>
    <w:rsid w:val="000A6624"/>
    <w:rsid w:val="001E1345"/>
    <w:rsid w:val="003842B9"/>
    <w:rsid w:val="0048645A"/>
    <w:rsid w:val="00532986"/>
    <w:rsid w:val="006A67B0"/>
    <w:rsid w:val="00740E2F"/>
    <w:rsid w:val="00823240"/>
    <w:rsid w:val="0083415E"/>
    <w:rsid w:val="008438A1"/>
    <w:rsid w:val="00922BF8"/>
    <w:rsid w:val="009649E5"/>
    <w:rsid w:val="00A01D25"/>
    <w:rsid w:val="00BA0638"/>
    <w:rsid w:val="00BA44FB"/>
    <w:rsid w:val="00BE4563"/>
    <w:rsid w:val="00C21BEE"/>
    <w:rsid w:val="00D93EC5"/>
    <w:rsid w:val="00E1717A"/>
    <w:rsid w:val="00E30249"/>
    <w:rsid w:val="00FD28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81FA9B"/>
  <w15:chartTrackingRefBased/>
  <w15:docId w15:val="{98B520B3-1FB4-43D4-B549-6BC992F7B9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2324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43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38A1"/>
  </w:style>
  <w:style w:type="paragraph" w:styleId="Footer">
    <w:name w:val="footer"/>
    <w:basedOn w:val="Normal"/>
    <w:link w:val="FooterChar"/>
    <w:uiPriority w:val="99"/>
    <w:unhideWhenUsed/>
    <w:rsid w:val="00843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38A1"/>
  </w:style>
  <w:style w:type="table" w:styleId="TableGrid">
    <w:name w:val="Table Grid"/>
    <w:basedOn w:val="TableNormal"/>
    <w:uiPriority w:val="59"/>
    <w:rsid w:val="001E1345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Body Text Char1,Char Char2,sub de titre 4,ANNEX,List Paragraph1,TABEL,kepala,Colorful List - Accent 11,SUB BAB2,ListKebijakan,Tabel,List Paragraph2,Char Char21,Dot pt,F5 List Paragraph,List Paragraph Char Char Char,Indicator Text,Bullet 1"/>
    <w:basedOn w:val="Normal"/>
    <w:link w:val="ListParagraphChar"/>
    <w:uiPriority w:val="34"/>
    <w:qFormat/>
    <w:rsid w:val="001E1345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qFormat/>
    <w:rsid w:val="001E134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1E1345"/>
    <w:rPr>
      <w:rFonts w:ascii="Times New Roman" w:eastAsia="Times New Roman" w:hAnsi="Times New Roman" w:cs="Times New Roman"/>
      <w:sz w:val="24"/>
      <w:szCs w:val="24"/>
    </w:rPr>
  </w:style>
  <w:style w:type="character" w:customStyle="1" w:styleId="ListParagraphChar">
    <w:name w:val="List Paragraph Char"/>
    <w:aliases w:val="Body Text Char1 Char,Char Char2 Char,sub de titre 4 Char,ANNEX Char,List Paragraph1 Char,TABEL Char,kepala Char,Colorful List - Accent 11 Char,SUB BAB2 Char,ListKebijakan Char,Tabel Char,List Paragraph2 Char,Char Char21 Char"/>
    <w:link w:val="ListParagraph"/>
    <w:uiPriority w:val="34"/>
    <w:locked/>
    <w:rsid w:val="001E1345"/>
  </w:style>
  <w:style w:type="character" w:styleId="FootnoteReference">
    <w:name w:val="footnote reference"/>
    <w:basedOn w:val="DefaultParagraphFont"/>
    <w:uiPriority w:val="99"/>
    <w:semiHidden/>
    <w:unhideWhenUsed/>
    <w:rsid w:val="0082324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7</Pages>
  <Words>3253</Words>
  <Characters>18543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jaelani</dc:creator>
  <cp:keywords/>
  <dc:description/>
  <cp:lastModifiedBy>nurjaelani</cp:lastModifiedBy>
  <cp:revision>2</cp:revision>
  <dcterms:created xsi:type="dcterms:W3CDTF">2023-08-02T17:01:00Z</dcterms:created>
  <dcterms:modified xsi:type="dcterms:W3CDTF">2023-08-02T17:01:00Z</dcterms:modified>
</cp:coreProperties>
</file>